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1" w:name="_Toc157162835"/>
      <w:bookmarkStart w:id="2" w:name="_Toc157681624"/>
      <w:bookmarkStart w:id="3" w:name="_Toc157688796"/>
      <w:r w:rsidRPr="00E8117F">
        <w:rPr>
          <w:rFonts w:asciiTheme="majorBidi" w:hAnsiTheme="majorBidi" w:cstheme="majorBidi"/>
          <w:noProof/>
          <w:sz w:val="28"/>
          <w:szCs w:val="28"/>
        </w:rPr>
        <w:t>by</w:t>
      </w:r>
      <w:bookmarkEnd w:id="1"/>
      <w:bookmarkEnd w:id="2"/>
      <w:bookmarkEnd w:id="3"/>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4" w:name="_Toc436143832"/>
      <w:bookmarkStart w:id="5" w:name="_Toc89086129"/>
      <w:r w:rsidRPr="00E8117F">
        <w:rPr>
          <w:rFonts w:asciiTheme="majorBidi" w:hAnsiTheme="majorBidi" w:cstheme="majorBidi"/>
          <w:noProof/>
        </w:rPr>
        <w:lastRenderedPageBreak/>
        <w:t>ABSTRACT</w:t>
      </w:r>
      <w:bookmarkEnd w:id="4"/>
      <w:bookmarkEnd w:id="5"/>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07E9521C"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t>
      </w:r>
      <w:r w:rsidR="00AB548E">
        <w:rPr>
          <w:rFonts w:asciiTheme="majorBidi" w:hAnsiTheme="majorBidi" w:cstheme="majorBidi"/>
        </w:rPr>
        <w:tab/>
      </w:r>
      <w:r w:rsidRPr="000270FC">
        <w:rPr>
          <w:rFonts w:asciiTheme="majorBidi" w:hAnsiTheme="majorBidi" w:cstheme="majorBidi"/>
        </w:rPr>
        <w:t>We want to create a unified and comprehensive delivery network across the KAU campus without human involvement.</w:t>
      </w:r>
    </w:p>
    <w:p w14:paraId="3D4B084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For the alternative solutions, we started by brainstorming some ideas for possible solutions. We then generated some new alternatives using a morphological chart. We then ruled out some of the alternatives using a KTDA table. After the analysis, the alternatives that passed are the </w:t>
      </w:r>
      <w:proofErr w:type="spellStart"/>
      <w:r w:rsidRPr="000270FC">
        <w:rPr>
          <w:rFonts w:asciiTheme="majorBidi" w:hAnsiTheme="majorBidi" w:cstheme="majorBidi"/>
        </w:rPr>
        <w:t>RoboDog</w:t>
      </w:r>
      <w:proofErr w:type="spellEnd"/>
      <w:r w:rsidRPr="000270FC">
        <w:rPr>
          <w:rFonts w:asciiTheme="majorBidi" w:hAnsiTheme="majorBidi" w:cstheme="majorBidi"/>
        </w:rPr>
        <w:t>, Robot Train and the Ground Robot.</w:t>
      </w:r>
    </w:p>
    <w:p w14:paraId="1A2F4824"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1F2E687E" w14:textId="77777777" w:rsidR="00B20B16" w:rsidRPr="00E8117F" w:rsidRDefault="00B20B16" w:rsidP="00D2477A">
      <w:pPr>
        <w:spacing w:after="240" w:line="480" w:lineRule="auto"/>
        <w:rPr>
          <w:rFonts w:asciiTheme="majorBidi" w:hAnsiTheme="majorBidi" w:cstheme="majorBidi"/>
          <w:b/>
          <w:bCs/>
          <w:caps/>
          <w:sz w:val="20"/>
        </w:rPr>
      </w:pPr>
    </w:p>
    <w:bookmarkStart w:id="6"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FE7925">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003F508C" w:rsidRPr="00E8117F">
              <w:rPr>
                <w:rStyle w:val="Hyperlink"/>
                <w:rFonts w:asciiTheme="majorBidi" w:hAnsiTheme="majorBidi" w:cstheme="majorBidi"/>
                <w:noProof/>
              </w:rPr>
              <w:t>List of Figur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w:t>
            </w:r>
            <w:r w:rsidR="003F508C" w:rsidRPr="00E8117F">
              <w:rPr>
                <w:rFonts w:asciiTheme="majorBidi" w:hAnsiTheme="majorBidi" w:cstheme="majorBidi"/>
                <w:noProof/>
                <w:webHidden/>
              </w:rPr>
              <w:fldChar w:fldCharType="end"/>
            </w:r>
          </w:hyperlink>
        </w:p>
        <w:p w14:paraId="7DC89995" w14:textId="040CF99D" w:rsidR="003F508C" w:rsidRPr="00E8117F" w:rsidRDefault="00FE7925">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003F508C" w:rsidRPr="00E8117F">
              <w:rPr>
                <w:rStyle w:val="Hyperlink"/>
                <w:rFonts w:asciiTheme="majorBidi" w:hAnsiTheme="majorBidi" w:cstheme="majorBidi"/>
                <w:noProof/>
                <w:kern w:val="32"/>
              </w:rPr>
              <w:t>Chapter – 1</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Introduc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13B8DB2C" w14:textId="0910CC3F"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003F508C" w:rsidRPr="00E8117F">
              <w:rPr>
                <w:rStyle w:val="Hyperlink"/>
                <w:rFonts w:asciiTheme="majorBidi" w:hAnsiTheme="majorBidi" w:cstheme="majorBidi"/>
                <w:b/>
                <w:bCs/>
                <w:caps/>
                <w:noProof/>
              </w:rPr>
              <w:t>1.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bout the proje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35BCEC25" w14:textId="6C86F519"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003F508C" w:rsidRPr="00E8117F">
              <w:rPr>
                <w:rStyle w:val="Hyperlink"/>
                <w:rFonts w:asciiTheme="majorBidi" w:hAnsiTheme="majorBidi" w:cstheme="majorBidi"/>
                <w:b/>
                <w:bCs/>
                <w:caps/>
                <w:noProof/>
              </w:rPr>
              <w:t>1.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ackground</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2BBC1405" w14:textId="2615D918" w:rsidR="003F508C" w:rsidRPr="00E8117F" w:rsidRDefault="00FE7925">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003F508C" w:rsidRPr="00E8117F">
              <w:rPr>
                <w:rStyle w:val="Hyperlink"/>
                <w:rFonts w:asciiTheme="majorBidi" w:hAnsiTheme="majorBidi" w:cstheme="majorBidi"/>
                <w:noProof/>
                <w:kern w:val="32"/>
              </w:rPr>
              <w:t>Chapter – 2</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CONCEPTUAL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6958CFB7" w14:textId="195B3AA2"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003F508C" w:rsidRPr="00E8117F">
              <w:rPr>
                <w:rStyle w:val="Hyperlink"/>
                <w:rFonts w:asciiTheme="majorBidi" w:hAnsiTheme="majorBidi" w:cstheme="majorBidi"/>
                <w:b/>
                <w:bCs/>
                <w:caps/>
                <w:noProof/>
              </w:rPr>
              <w:t>2.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tuation descrip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316EAE1E" w14:textId="3F6352D0"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003F508C" w:rsidRPr="00E8117F">
              <w:rPr>
                <w:rStyle w:val="Hyperlink"/>
                <w:rFonts w:asciiTheme="majorBidi" w:hAnsiTheme="majorBidi" w:cstheme="majorBidi"/>
                <w:b/>
                <w:bCs/>
                <w:caps/>
                <w:noProof/>
              </w:rPr>
              <w:t>2.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Defining the Proble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B336238" w14:textId="78A269EF"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003F508C" w:rsidRPr="00E8117F">
              <w:rPr>
                <w:rStyle w:val="Hyperlink"/>
                <w:rFonts w:asciiTheme="majorBidi" w:hAnsiTheme="majorBidi" w:cstheme="majorBidi"/>
                <w:b/>
                <w:bCs/>
                <w:caps/>
                <w:noProof/>
              </w:rPr>
              <w:t>2.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JECT OBJECTIV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D4BED03" w14:textId="00B693EB"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003F508C" w:rsidRPr="00E8117F">
              <w:rPr>
                <w:rStyle w:val="Hyperlink"/>
                <w:rFonts w:asciiTheme="majorBidi" w:hAnsiTheme="majorBidi" w:cstheme="majorBidi"/>
                <w:b/>
                <w:bCs/>
                <w:caps/>
                <w:noProof/>
              </w:rPr>
              <w:t>2.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PPLICABLE ENGINEERING STANDAR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0B83FA62" w14:textId="1A8E3F4D"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003F508C" w:rsidRPr="00E8117F">
              <w:rPr>
                <w:rStyle w:val="Hyperlink"/>
                <w:rFonts w:asciiTheme="majorBidi" w:hAnsiTheme="majorBidi" w:cstheme="majorBidi"/>
                <w:b/>
                <w:bCs/>
                <w:caps/>
                <w:noProof/>
              </w:rPr>
              <w:t>2.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REALISTIC CONSTRAIN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612944E3" w14:textId="1402F272"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003F508C" w:rsidRPr="00E8117F">
              <w:rPr>
                <w:rStyle w:val="Hyperlink"/>
                <w:rFonts w:asciiTheme="majorBidi" w:hAnsiTheme="majorBidi" w:cstheme="majorBidi"/>
                <w:b/>
                <w:bCs/>
                <w:caps/>
                <w:noProof/>
              </w:rPr>
              <w:t>2.6</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Duct Design Specifications (P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074496A7" w14:textId="3C387CC9"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003F508C" w:rsidRPr="00E8117F">
              <w:rPr>
                <w:rStyle w:val="Hyperlink"/>
                <w:rFonts w:asciiTheme="majorBidi" w:hAnsiTheme="majorBidi" w:cstheme="majorBidi"/>
                <w:b/>
                <w:bCs/>
                <w:caps/>
                <w:noProof/>
              </w:rPr>
              <w:t>2.7</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Literature Review</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8</w:t>
            </w:r>
            <w:r w:rsidR="003F508C" w:rsidRPr="00E8117F">
              <w:rPr>
                <w:rFonts w:asciiTheme="majorBidi" w:hAnsiTheme="majorBidi" w:cstheme="majorBidi"/>
                <w:noProof/>
                <w:webHidden/>
              </w:rPr>
              <w:fldChar w:fldCharType="end"/>
            </w:r>
          </w:hyperlink>
        </w:p>
        <w:p w14:paraId="43007686" w14:textId="0622B114"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003F508C" w:rsidRPr="00E8117F">
              <w:rPr>
                <w:rStyle w:val="Hyperlink"/>
                <w:rFonts w:asciiTheme="majorBidi" w:hAnsiTheme="majorBidi" w:cstheme="majorBidi"/>
                <w:b/>
                <w:bCs/>
                <w:caps/>
                <w:noProof/>
              </w:rPr>
              <w:t>2.8</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HEORETICAL BACKGROUND AND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3</w:t>
            </w:r>
            <w:r w:rsidR="003F508C" w:rsidRPr="00E8117F">
              <w:rPr>
                <w:rFonts w:asciiTheme="majorBidi" w:hAnsiTheme="majorBidi" w:cstheme="majorBidi"/>
                <w:noProof/>
                <w:webHidden/>
              </w:rPr>
              <w:fldChar w:fldCharType="end"/>
            </w:r>
          </w:hyperlink>
        </w:p>
        <w:p w14:paraId="584A2071" w14:textId="0E823201"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003F508C" w:rsidRPr="00E8117F">
              <w:rPr>
                <w:rStyle w:val="Hyperlink"/>
                <w:rFonts w:asciiTheme="majorBidi" w:hAnsiTheme="majorBidi" w:cstheme="majorBidi"/>
                <w:b/>
                <w:caps/>
                <w:noProof/>
              </w:rPr>
              <w:t>2.9</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nalyzing Alternative SOLU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2ECB6D03" w14:textId="4A18E187" w:rsidR="003F508C" w:rsidRPr="00E8117F" w:rsidRDefault="00FE7925">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003F508C" w:rsidRPr="00E8117F">
              <w:rPr>
                <w:rStyle w:val="Hyperlink"/>
                <w:rFonts w:asciiTheme="majorBidi" w:hAnsiTheme="majorBidi" w:cstheme="majorBidi"/>
                <w:b/>
                <w:bCs/>
                <w:noProof/>
              </w:rPr>
              <w:t>2.9.1-Morphological char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4D21DD63" w14:textId="06109AF0" w:rsidR="003F508C" w:rsidRPr="00E8117F" w:rsidRDefault="00FE7925"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003F508C" w:rsidRPr="00E8117F">
              <w:rPr>
                <w:rStyle w:val="Hyperlink"/>
                <w:rFonts w:asciiTheme="majorBidi" w:hAnsiTheme="majorBidi" w:cstheme="majorBidi"/>
                <w:noProof/>
              </w:rPr>
              <w:t>Alternative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5</w:t>
            </w:r>
            <w:r w:rsidR="003F508C" w:rsidRPr="00E8117F">
              <w:rPr>
                <w:rFonts w:asciiTheme="majorBidi" w:hAnsiTheme="majorBidi" w:cstheme="majorBidi"/>
                <w:noProof/>
                <w:webHidden/>
              </w:rPr>
              <w:fldChar w:fldCharType="end"/>
            </w:r>
          </w:hyperlink>
        </w:p>
        <w:p w14:paraId="0C5C4AE2" w14:textId="4940448E" w:rsidR="003F508C" w:rsidRPr="00E8117F" w:rsidRDefault="00FE7925">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003F508C" w:rsidRPr="00E8117F">
              <w:rPr>
                <w:rStyle w:val="Hyperlink"/>
                <w:rFonts w:asciiTheme="majorBidi" w:hAnsiTheme="majorBidi" w:cstheme="majorBidi"/>
                <w:noProof/>
              </w:rPr>
              <w:t>Choos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8</w:t>
            </w:r>
            <w:r w:rsidR="003F508C" w:rsidRPr="00E8117F">
              <w:rPr>
                <w:rFonts w:asciiTheme="majorBidi" w:hAnsiTheme="majorBidi" w:cstheme="majorBidi"/>
                <w:noProof/>
                <w:webHidden/>
              </w:rPr>
              <w:fldChar w:fldCharType="end"/>
            </w:r>
          </w:hyperlink>
        </w:p>
        <w:p w14:paraId="4BB17AB2" w14:textId="127E1FA4"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003F508C" w:rsidRPr="00E8117F">
              <w:rPr>
                <w:rStyle w:val="Hyperlink"/>
                <w:rFonts w:asciiTheme="majorBidi" w:hAnsiTheme="majorBidi" w:cstheme="majorBidi"/>
                <w:b/>
                <w:bCs/>
                <w:caps/>
                <w:noProof/>
              </w:rPr>
              <w:t>2.10</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matur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9</w:t>
            </w:r>
            <w:r w:rsidR="003F508C" w:rsidRPr="00E8117F">
              <w:rPr>
                <w:rFonts w:asciiTheme="majorBidi" w:hAnsiTheme="majorBidi" w:cstheme="majorBidi"/>
                <w:noProof/>
                <w:webHidden/>
              </w:rPr>
              <w:fldChar w:fldCharType="end"/>
            </w:r>
          </w:hyperlink>
        </w:p>
        <w:p w14:paraId="72BCDA26" w14:textId="05C5CA48" w:rsidR="003F508C" w:rsidRPr="00E8117F" w:rsidRDefault="00FE7925">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003F508C" w:rsidRPr="00E8117F">
              <w:rPr>
                <w:rStyle w:val="Hyperlink"/>
                <w:rFonts w:asciiTheme="majorBidi" w:hAnsiTheme="majorBidi" w:cstheme="majorBidi"/>
                <w:noProof/>
                <w:kern w:val="32"/>
              </w:rPr>
              <w:t>Chapter – 3</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ODUCT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5209DBB0" w14:textId="1C09CA2C"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003F508C" w:rsidRPr="00E8117F">
              <w:rPr>
                <w:rStyle w:val="Hyperlink"/>
                <w:rFonts w:asciiTheme="majorBidi" w:hAnsiTheme="majorBidi" w:cstheme="majorBidi"/>
                <w:b/>
                <w:bCs/>
                <w:caps/>
                <w:noProof/>
              </w:rPr>
              <w:t>3.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lock diagra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63E42294" w14:textId="1E1F8079"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003F508C" w:rsidRPr="00E8117F">
              <w:rPr>
                <w:rStyle w:val="Hyperlink"/>
                <w:rFonts w:asciiTheme="majorBidi" w:hAnsiTheme="majorBidi" w:cstheme="majorBidi"/>
                <w:b/>
                <w:bCs/>
                <w:caps/>
                <w:noProof/>
              </w:rPr>
              <w:t>3.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ystem descritp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420F7922" w14:textId="4BABAE7B" w:rsidR="003F508C" w:rsidRPr="00E8117F" w:rsidRDefault="00FE792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003F508C" w:rsidRPr="00E8117F">
              <w:rPr>
                <w:rStyle w:val="Hyperlink"/>
                <w:rFonts w:asciiTheme="majorBidi" w:hAnsiTheme="majorBidi" w:cstheme="majorBidi"/>
                <w:b/>
                <w:bCs/>
                <w:noProof/>
              </w:rPr>
              <w:t>3.2.1</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schema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66A6E05F" w14:textId="46D72647" w:rsidR="003F508C" w:rsidRPr="00E8117F" w:rsidRDefault="00FE792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003F508C" w:rsidRPr="00E8117F">
              <w:rPr>
                <w:rStyle w:val="Hyperlink"/>
                <w:rFonts w:asciiTheme="majorBidi" w:hAnsiTheme="majorBidi" w:cstheme="majorBidi"/>
                <w:b/>
                <w:bCs/>
                <w:noProof/>
              </w:rPr>
              <w:t>3.2.2</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componen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2</w:t>
            </w:r>
            <w:r w:rsidR="003F508C" w:rsidRPr="00E8117F">
              <w:rPr>
                <w:rFonts w:asciiTheme="majorBidi" w:hAnsiTheme="majorBidi" w:cstheme="majorBidi"/>
                <w:noProof/>
                <w:webHidden/>
              </w:rPr>
              <w:fldChar w:fldCharType="end"/>
            </w:r>
          </w:hyperlink>
        </w:p>
        <w:p w14:paraId="2AFA803E" w14:textId="02795C1E" w:rsidR="003F508C" w:rsidRPr="00E8117F" w:rsidRDefault="00FE792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003F508C" w:rsidRPr="00E8117F">
              <w:rPr>
                <w:rStyle w:val="Hyperlink"/>
                <w:rFonts w:asciiTheme="majorBidi" w:hAnsiTheme="majorBidi" w:cstheme="majorBidi"/>
                <w:b/>
                <w:bCs/>
                <w:noProof/>
              </w:rPr>
              <w:t>3.2.3</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Flowcharts for software block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3</w:t>
            </w:r>
            <w:r w:rsidR="003F508C" w:rsidRPr="00E8117F">
              <w:rPr>
                <w:rFonts w:asciiTheme="majorBidi" w:hAnsiTheme="majorBidi" w:cstheme="majorBidi"/>
                <w:noProof/>
                <w:webHidden/>
              </w:rPr>
              <w:fldChar w:fldCharType="end"/>
            </w:r>
          </w:hyperlink>
        </w:p>
        <w:p w14:paraId="510F361F" w14:textId="0153D75A" w:rsidR="003F508C" w:rsidRPr="00E8117F" w:rsidRDefault="00FE792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003F508C" w:rsidRPr="00E8117F">
              <w:rPr>
                <w:rStyle w:val="Hyperlink"/>
                <w:rFonts w:asciiTheme="majorBidi" w:hAnsiTheme="majorBidi" w:cstheme="majorBidi"/>
                <w:b/>
                <w:bCs/>
                <w:noProof/>
              </w:rPr>
              <w:t>3.2.4</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Mechanical specifications of the case</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4F9C30E2" w14:textId="7E1CF78F" w:rsidR="003F508C" w:rsidRPr="00E8117F" w:rsidRDefault="00FE792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003F508C" w:rsidRPr="00E8117F">
              <w:rPr>
                <w:rStyle w:val="Hyperlink"/>
                <w:rFonts w:asciiTheme="majorBidi" w:hAnsiTheme="majorBidi" w:cstheme="majorBidi"/>
                <w:b/>
                <w:bCs/>
                <w:noProof/>
              </w:rPr>
              <w:t>3.2.5</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Possible aesthe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360C1DFA" w14:textId="4D834869" w:rsidR="003F508C" w:rsidRPr="00E8117F" w:rsidRDefault="00FE792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003F508C" w:rsidRPr="00E8117F">
              <w:rPr>
                <w:rStyle w:val="Hyperlink"/>
                <w:rFonts w:asciiTheme="majorBidi" w:hAnsiTheme="majorBidi" w:cstheme="majorBidi"/>
                <w:b/>
                <w:bCs/>
                <w:noProof/>
              </w:rPr>
              <w:t>3.2.6</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Input/outpu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09E6CB6D" w14:textId="6DB51735" w:rsidR="003F508C" w:rsidRPr="00E8117F" w:rsidRDefault="00FE792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003F508C" w:rsidRPr="00E8117F">
              <w:rPr>
                <w:rStyle w:val="Hyperlink"/>
                <w:rFonts w:asciiTheme="majorBidi" w:hAnsiTheme="majorBidi" w:cstheme="majorBidi"/>
                <w:b/>
                <w:bCs/>
                <w:noProof/>
              </w:rPr>
              <w:t>3.2.7</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Operating Instruc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2D08F206" w14:textId="102FD594"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003F508C" w:rsidRPr="00E8117F">
              <w:rPr>
                <w:rStyle w:val="Hyperlink"/>
                <w:rFonts w:asciiTheme="majorBidi" w:hAnsiTheme="majorBidi" w:cstheme="majorBidi"/>
                <w:b/>
                <w:bCs/>
                <w:caps/>
                <w:noProof/>
              </w:rPr>
              <w:t>3.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mulation resul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4B3999E9" w14:textId="44E0B689" w:rsidR="003F508C" w:rsidRPr="00E8117F" w:rsidRDefault="00FE7925">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003F508C" w:rsidRPr="00E8117F">
              <w:rPr>
                <w:rStyle w:val="Hyperlink"/>
                <w:rFonts w:asciiTheme="majorBidi" w:hAnsiTheme="majorBidi" w:cstheme="majorBidi"/>
                <w:noProof/>
                <w:kern w:val="32"/>
              </w:rPr>
              <w:t>Chapter – 4</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eliminary Evaluation of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BD24F4A" w14:textId="122899C3"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003F508C" w:rsidRPr="00E8117F">
              <w:rPr>
                <w:rStyle w:val="Hyperlink"/>
                <w:rFonts w:asciiTheme="majorBidi" w:hAnsiTheme="majorBidi" w:cstheme="majorBidi"/>
                <w:b/>
                <w:bCs/>
                <w:caps/>
                <w:noProof/>
              </w:rPr>
              <w:t>4.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echnical Aspec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4E38CD4E" w14:textId="4FDC0B26"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003F508C" w:rsidRPr="00E8117F">
              <w:rPr>
                <w:rStyle w:val="Hyperlink"/>
                <w:rFonts w:asciiTheme="majorBidi" w:hAnsiTheme="majorBidi" w:cstheme="majorBidi"/>
                <w:b/>
                <w:bCs/>
                <w:caps/>
                <w:noProof/>
              </w:rPr>
              <w:t>4.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Cost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4291A40" w14:textId="59BDC181"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003F508C" w:rsidRPr="00E8117F">
              <w:rPr>
                <w:rStyle w:val="Hyperlink"/>
                <w:rFonts w:asciiTheme="majorBidi" w:hAnsiTheme="majorBidi" w:cstheme="majorBidi"/>
                <w:b/>
                <w:bCs/>
                <w:caps/>
                <w:noProof/>
              </w:rPr>
              <w:t>4.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Environment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9</w:t>
            </w:r>
            <w:r w:rsidR="003F508C" w:rsidRPr="00E8117F">
              <w:rPr>
                <w:rFonts w:asciiTheme="majorBidi" w:hAnsiTheme="majorBidi" w:cstheme="majorBidi"/>
                <w:noProof/>
                <w:webHidden/>
              </w:rPr>
              <w:fldChar w:fldCharType="end"/>
            </w:r>
          </w:hyperlink>
        </w:p>
        <w:p w14:paraId="67E0FF2F" w14:textId="005F0EBB"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003F508C" w:rsidRPr="00E8117F">
              <w:rPr>
                <w:rStyle w:val="Hyperlink"/>
                <w:rFonts w:asciiTheme="majorBidi" w:hAnsiTheme="majorBidi" w:cstheme="majorBidi"/>
                <w:b/>
                <w:bCs/>
                <w:caps/>
                <w:noProof/>
              </w:rPr>
              <w:t>4.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impact on society</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3DAAAAAE" w14:textId="0157E6BF" w:rsidR="003F508C" w:rsidRPr="00E8117F" w:rsidRDefault="00FE7925">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003F508C" w:rsidRPr="00E8117F">
              <w:rPr>
                <w:rStyle w:val="Hyperlink"/>
                <w:rFonts w:asciiTheme="majorBidi" w:hAnsiTheme="majorBidi" w:cstheme="majorBidi"/>
                <w:b/>
                <w:bCs/>
                <w:noProof/>
              </w:rPr>
              <w:t>Stereo camera</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5762B1AC" w14:textId="4657B0C5" w:rsidR="003F508C" w:rsidRPr="00E8117F" w:rsidRDefault="00FE7925">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003F508C" w:rsidRPr="00E8117F">
              <w:rPr>
                <w:rStyle w:val="Hyperlink"/>
                <w:rFonts w:asciiTheme="majorBidi" w:hAnsiTheme="majorBidi" w:cstheme="majorBidi"/>
                <w:b/>
                <w:bCs/>
                <w:noProof/>
              </w:rPr>
              <w:t>Motor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0046F2DF" w14:textId="7F41F702" w:rsidR="003F508C" w:rsidRPr="00E8117F" w:rsidRDefault="00FE792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003F508C" w:rsidRPr="00E8117F">
              <w:rPr>
                <w:rStyle w:val="Hyperlink"/>
                <w:rFonts w:asciiTheme="majorBidi" w:hAnsiTheme="majorBidi" w:cstheme="majorBidi"/>
                <w:b/>
                <w:bCs/>
                <w:caps/>
                <w:noProof/>
              </w:rPr>
              <w:t>4.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Glob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6C3E9D15" w14:textId="60E61875" w:rsidR="003F508C" w:rsidRDefault="00FE7925">
          <w:pPr>
            <w:pStyle w:val="TOC1"/>
            <w:tabs>
              <w:tab w:val="right" w:leader="dot" w:pos="8780"/>
            </w:tabs>
            <w:rPr>
              <w:rFonts w:asciiTheme="majorBidi" w:hAnsiTheme="majorBidi" w:cstheme="majorBidi"/>
              <w:noProof/>
            </w:rPr>
          </w:pPr>
          <w:hyperlink w:anchor="_Toc89086206" w:history="1">
            <w:r w:rsidR="003F508C" w:rsidRPr="00E8117F">
              <w:rPr>
                <w:rStyle w:val="Hyperlink"/>
                <w:rFonts w:asciiTheme="majorBidi" w:hAnsiTheme="majorBidi" w:cstheme="majorBidi"/>
                <w:noProof/>
              </w:rPr>
              <w:t>Referenc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1</w:t>
            </w:r>
            <w:r w:rsidR="003F508C" w:rsidRPr="00E8117F">
              <w:rPr>
                <w:rFonts w:asciiTheme="majorBidi" w:hAnsiTheme="majorBidi" w:cstheme="majorBidi"/>
                <w:noProof/>
                <w:webHidden/>
              </w:rPr>
              <w:fldChar w:fldCharType="end"/>
            </w:r>
          </w:hyperlink>
        </w:p>
        <w:p w14:paraId="1EE8B66D" w14:textId="301D1461" w:rsidR="00426434" w:rsidRDefault="00FE7925" w:rsidP="00426434">
          <w:pPr>
            <w:pStyle w:val="TOC1"/>
            <w:tabs>
              <w:tab w:val="right" w:leader="dot" w:pos="8780"/>
            </w:tabs>
            <w:rPr>
              <w:rFonts w:asciiTheme="majorBidi" w:hAnsiTheme="majorBidi" w:cstheme="majorBidi"/>
              <w:noProof/>
            </w:rPr>
          </w:pPr>
          <w:hyperlink w:anchor="_Toc89086206" w:history="1">
            <w:r w:rsidR="00426434">
              <w:rPr>
                <w:rStyle w:val="Hyperlink"/>
                <w:rFonts w:asciiTheme="majorBidi" w:hAnsiTheme="majorBidi" w:cstheme="majorBidi"/>
                <w:noProof/>
              </w:rPr>
              <w:t>aPPENDIX A: ETHICAL CASE STUDY</w:t>
            </w:r>
            <w:r w:rsidR="00426434" w:rsidRPr="00E8117F">
              <w:rPr>
                <w:rFonts w:asciiTheme="majorBidi" w:hAnsiTheme="majorBidi" w:cstheme="majorBidi"/>
                <w:noProof/>
                <w:webHidden/>
              </w:rPr>
              <w:tab/>
            </w:r>
            <w:r w:rsidR="000E43EC">
              <w:rPr>
                <w:rFonts w:asciiTheme="majorBidi" w:hAnsiTheme="majorBidi" w:cstheme="majorBidi"/>
                <w:noProof/>
                <w:webHidden/>
              </w:rPr>
              <w:t>3</w:t>
            </w:r>
            <w:r w:rsidR="00426434" w:rsidRPr="00E8117F">
              <w:rPr>
                <w:rFonts w:asciiTheme="majorBidi" w:hAnsiTheme="majorBidi" w:cstheme="majorBidi"/>
                <w:noProof/>
                <w:webHidden/>
              </w:rPr>
              <w:fldChar w:fldCharType="begin"/>
            </w:r>
            <w:r w:rsidR="00426434" w:rsidRPr="00E8117F">
              <w:rPr>
                <w:rFonts w:asciiTheme="majorBidi" w:hAnsiTheme="majorBidi" w:cstheme="majorBidi"/>
                <w:noProof/>
                <w:webHidden/>
              </w:rPr>
              <w:instrText xml:space="preserve"> PAGEREF _Toc89086206 \h </w:instrText>
            </w:r>
            <w:r w:rsidR="00426434" w:rsidRPr="00E8117F">
              <w:rPr>
                <w:rFonts w:asciiTheme="majorBidi" w:hAnsiTheme="majorBidi" w:cstheme="majorBidi"/>
                <w:noProof/>
                <w:webHidden/>
              </w:rPr>
            </w:r>
            <w:r w:rsidR="00426434" w:rsidRPr="00E8117F">
              <w:rPr>
                <w:rFonts w:asciiTheme="majorBidi" w:hAnsiTheme="majorBidi" w:cstheme="majorBidi"/>
                <w:noProof/>
                <w:webHidden/>
              </w:rPr>
              <w:fldChar w:fldCharType="separate"/>
            </w:r>
            <w:r w:rsidR="00426434" w:rsidRPr="00E8117F">
              <w:rPr>
                <w:rFonts w:asciiTheme="majorBidi" w:hAnsiTheme="majorBidi" w:cstheme="majorBidi"/>
                <w:noProof/>
                <w:webHidden/>
              </w:rPr>
              <w:t>1</w:t>
            </w:r>
            <w:r w:rsidR="00426434" w:rsidRPr="00E8117F">
              <w:rPr>
                <w:rFonts w:asciiTheme="majorBidi" w:hAnsiTheme="majorBidi" w:cstheme="majorBidi"/>
                <w:noProof/>
                <w:webHidden/>
              </w:rPr>
              <w:fldChar w:fldCharType="end"/>
            </w:r>
          </w:hyperlink>
        </w:p>
        <w:p w14:paraId="79DD2393" w14:textId="05578E86" w:rsidR="00426434" w:rsidRDefault="00B646D4" w:rsidP="00426434">
          <w:pPr>
            <w:pStyle w:val="TOC1"/>
            <w:tabs>
              <w:tab w:val="right" w:leader="dot" w:pos="8780"/>
            </w:tabs>
            <w:rPr>
              <w:rFonts w:asciiTheme="majorBidi" w:hAnsiTheme="majorBidi" w:cstheme="majorBidi"/>
              <w:noProof/>
            </w:rPr>
          </w:pPr>
          <w:r>
            <w:t>APPENDIX B: SOLUTION IMPACTS ……………………………………………………………………………………………………42</w:t>
          </w:r>
          <w:hyperlink w:anchor="_Toc89086206" w:history="1"/>
        </w:p>
        <w:p w14:paraId="764538C3" w14:textId="77777777" w:rsidR="00426434" w:rsidRPr="00426434" w:rsidRDefault="00426434" w:rsidP="00426434"/>
        <w:p w14:paraId="6B6F7009" w14:textId="4DB94F00" w:rsidR="003F508C" w:rsidRPr="00B803F4" w:rsidRDefault="003F508C" w:rsidP="00B803F4">
          <w:pPr>
            <w:rPr>
              <w:rFonts w:asciiTheme="majorBidi" w:hAnsiTheme="majorBidi" w:cstheme="majorBidi"/>
            </w:rPr>
          </w:pPr>
          <w:r w:rsidRPr="00E8117F">
            <w:rPr>
              <w:rFonts w:asciiTheme="majorBidi" w:hAnsiTheme="majorBidi" w:cstheme="majorBidi"/>
              <w:b/>
              <w:bCs/>
              <w:noProof/>
            </w:rPr>
            <w:fldChar w:fldCharType="end"/>
          </w:r>
        </w:p>
      </w:sdtContent>
    </w:sdt>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7" w:name="_Toc89086130"/>
      <w:r w:rsidRPr="00E8117F">
        <w:rPr>
          <w:rFonts w:asciiTheme="majorBidi" w:hAnsiTheme="majorBidi" w:cstheme="majorBidi"/>
          <w:b/>
          <w:bCs/>
          <w:caps/>
          <w:noProof/>
          <w:sz w:val="32"/>
          <w:szCs w:val="32"/>
        </w:rPr>
        <w:t xml:space="preserve">List of </w:t>
      </w:r>
      <w:bookmarkEnd w:id="6"/>
      <w:bookmarkEnd w:id="7"/>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FE7925">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40E72708" w14:textId="382022F1" w:rsidR="00FF5D9E" w:rsidRPr="00E8117F" w:rsidRDefault="00FE7925">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7ED146F4" w14:textId="53B40193" w:rsidR="00FF5D9E" w:rsidRPr="00E8117F" w:rsidRDefault="00FE7925">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3D9BF1CE" w14:textId="5771A5CC" w:rsidR="00FF5D9E" w:rsidRPr="00E8117F" w:rsidRDefault="00FE7925">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22984CB8" w14:textId="063B46DF" w:rsidR="00FF5D9E" w:rsidRPr="00E8117F" w:rsidRDefault="00FE7925">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47C4035D" w14:textId="0D9A8567" w:rsidR="00FF5D9E" w:rsidRPr="00E8117F" w:rsidRDefault="00FE7925">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45C1DC6E" w14:textId="738B99B4" w:rsidR="00FF5D9E" w:rsidRPr="00E8117F" w:rsidRDefault="00FE7925">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7F4A1D97"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5C2D49E8"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22855C91"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5824CE19" w14:textId="3309FECE"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0</w:t>
        </w:r>
        <w:r w:rsidR="00FF5D9E" w:rsidRPr="00E8117F">
          <w:rPr>
            <w:rFonts w:asciiTheme="majorBidi" w:hAnsiTheme="majorBidi" w:cstheme="majorBidi"/>
            <w:noProof/>
            <w:webHidden/>
          </w:rPr>
          <w:fldChar w:fldCharType="end"/>
        </w:r>
      </w:hyperlink>
    </w:p>
    <w:p w14:paraId="17036D33" w14:textId="18513500"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1</w:t>
        </w:r>
        <w:r w:rsidR="00FF5D9E" w:rsidRPr="00E8117F">
          <w:rPr>
            <w:rFonts w:asciiTheme="majorBidi" w:hAnsiTheme="majorBidi" w:cstheme="majorBidi"/>
            <w:noProof/>
            <w:webHidden/>
          </w:rPr>
          <w:fldChar w:fldCharType="end"/>
        </w:r>
      </w:hyperlink>
    </w:p>
    <w:p w14:paraId="79810861" w14:textId="43C02D1C"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662B5CAF" w14:textId="64DC853E"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4</w:t>
        </w:r>
        <w:r w:rsidR="00FF5D9E" w:rsidRPr="00E8117F">
          <w:rPr>
            <w:rFonts w:asciiTheme="majorBidi" w:hAnsiTheme="majorBidi" w:cstheme="majorBidi"/>
            <w:noProof/>
            <w:webHidden/>
          </w:rPr>
          <w:fldChar w:fldCharType="end"/>
        </w:r>
      </w:hyperlink>
    </w:p>
    <w:p w14:paraId="288F91B3" w14:textId="5309F14B"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26D537A0" w14:textId="324654BD"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CC3C66C" w14:textId="549F1B8C"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D9FFA25" w14:textId="64A4602B"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5D4C4045" w14:textId="450FAF08"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514A874F" w14:textId="14E676B6"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3335BF49" w14:textId="1DBE03A2" w:rsidR="00FF5D9E" w:rsidRPr="00E8117F" w:rsidRDefault="00FE7925">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8" w:name="_Toc436143835"/>
      <w:bookmarkStart w:id="9"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8"/>
      <w:bookmarkEnd w:id="9"/>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 w:name="_Toc436143836"/>
      <w:bookmarkStart w:id="11"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0"/>
      <w:bookmarkEnd w:id="11"/>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2" w:name="_Toc436143837"/>
      <w:bookmarkStart w:id="13"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2"/>
      <w:bookmarkEnd w:id="13"/>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4" w:name="_Toc85988177"/>
      <w:r w:rsidRPr="00E8117F">
        <w:rPr>
          <w:rFonts w:asciiTheme="majorBidi" w:hAnsiTheme="majorBidi" w:cstheme="majorBidi"/>
          <w:b/>
          <w:bCs/>
          <w:lang w:val="en-GB"/>
        </w:rPr>
        <w:t>Potential Customers</w:t>
      </w:r>
      <w:bookmarkEnd w:id="14"/>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5"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5"/>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6" w:name="_Toc436143838"/>
      <w:bookmarkStart w:id="17"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6"/>
      <w:bookmarkEnd w:id="17"/>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8" w:name="_Toc436143839"/>
      <w:bookmarkStart w:id="19"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8"/>
      <w:bookmarkEnd w:id="19"/>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0" w:name="_Toc89086136"/>
      <w:bookmarkStart w:id="21"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0"/>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2"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1"/>
      <w:bookmarkEnd w:id="22"/>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3" w:name="_Toc89086138"/>
      <w:bookmarkStart w:id="24" w:name="_Toc436143841"/>
      <w:r w:rsidRPr="00E8117F">
        <w:rPr>
          <w:rFonts w:asciiTheme="majorBidi" w:hAnsiTheme="majorBidi" w:cstheme="majorBidi"/>
          <w:color w:val="000000" w:themeColor="text1"/>
        </w:rPr>
        <w:t>Create a unified and comprehensive delivery network across the KAU campus without human involvement.</w:t>
      </w:r>
      <w:bookmarkEnd w:id="23"/>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5"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4"/>
      <w:r w:rsidRPr="00E8117F">
        <w:rPr>
          <w:rFonts w:asciiTheme="majorBidi" w:hAnsiTheme="majorBidi" w:cstheme="majorBidi"/>
          <w:b/>
          <w:bCs/>
          <w:caps/>
          <w:sz w:val="28"/>
          <w:szCs w:val="28"/>
        </w:rPr>
        <w:t>PROJECT OBJECTIVES</w:t>
      </w:r>
      <w:bookmarkEnd w:id="25"/>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40"/>
      <w:bookmarkStart w:id="27"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6"/>
      <w:r w:rsidRPr="00E8117F">
        <w:rPr>
          <w:rFonts w:asciiTheme="majorBidi" w:hAnsiTheme="majorBidi" w:cstheme="majorBidi"/>
          <w:b/>
          <w:bCs/>
          <w:caps/>
          <w:sz w:val="28"/>
          <w:szCs w:val="28"/>
        </w:rPr>
        <w:t xml:space="preserve"> </w:t>
      </w:r>
    </w:p>
    <w:p w14:paraId="3522F4C0" w14:textId="19D61E9F"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8"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8"/>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9"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29"/>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0"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7"/>
      <w:bookmarkEnd w:id="30"/>
    </w:p>
    <w:tbl>
      <w:tblPr>
        <w:tblW w:w="8905" w:type="dxa"/>
        <w:tblLook w:val="04A0" w:firstRow="1" w:lastRow="0" w:firstColumn="1" w:lastColumn="0" w:noHBand="0" w:noVBand="1"/>
      </w:tblPr>
      <w:tblGrid>
        <w:gridCol w:w="1630"/>
        <w:gridCol w:w="3286"/>
        <w:gridCol w:w="3989"/>
      </w:tblGrid>
      <w:tr w:rsidR="00182FAE" w:rsidRPr="00E8117F" w14:paraId="76401E3B"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1" w:name="_Hlk89084449"/>
            <w:r w:rsidRPr="00E8117F">
              <w:rPr>
                <w:rFonts w:asciiTheme="majorBidi" w:hAnsiTheme="majorBidi" w:cstheme="majorBidi"/>
                <w:b/>
                <w:bCs/>
                <w:color w:val="000000"/>
              </w:rPr>
              <w:t>Functions</w:t>
            </w:r>
          </w:p>
        </w:tc>
        <w:tc>
          <w:tcPr>
            <w:tcW w:w="7275"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7275"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7275"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E23CFA">
        <w:trPr>
          <w:trHeight w:val="242"/>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7275"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E23CFA">
        <w:trPr>
          <w:trHeight w:val="58"/>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Wants</w:t>
            </w:r>
          </w:p>
        </w:tc>
        <w:tc>
          <w:tcPr>
            <w:tcW w:w="7275"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E23CFA">
        <w:trPr>
          <w:trHeight w:val="236"/>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Assumptions</w:t>
            </w:r>
          </w:p>
        </w:tc>
        <w:tc>
          <w:tcPr>
            <w:tcW w:w="7275"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63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7275"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8905"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91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3989"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3989"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3989"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3989"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3989"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3989"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2" w:name="_Toc89086208"/>
      <w:bookmarkEnd w:id="3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2"/>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3" w:name="_Toc436143843"/>
      <w:bookmarkStart w:id="34"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3"/>
      <w:bookmarkEnd w:id="34"/>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5" w:name="_Toc89086145"/>
      <w:bookmarkStart w:id="36"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5"/>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7" w:name="_Hlk84170502"/>
      <w:bookmarkStart w:id="38" w:name="_Toc85988180"/>
    </w:p>
    <w:p w14:paraId="00EE6CF5" w14:textId="1788D851"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39" w:name="_Toc89086146"/>
      <w:r w:rsidRPr="00E8117F">
        <w:rPr>
          <w:rFonts w:asciiTheme="majorBidi" w:hAnsiTheme="majorBidi" w:cstheme="majorBidi"/>
          <w:b/>
          <w:lang w:val="en-GB"/>
        </w:rPr>
        <w:lastRenderedPageBreak/>
        <w:t xml:space="preserve">Case Study #1: Smart Drone Delivery System </w:t>
      </w:r>
      <w:bookmarkEnd w:id="37"/>
      <w:r w:rsidRPr="00E8117F">
        <w:rPr>
          <w:rFonts w:asciiTheme="majorBidi" w:hAnsiTheme="majorBidi" w:cstheme="majorBidi"/>
          <w:b/>
          <w:lang w:val="en-GB"/>
        </w:rPr>
        <w:t>[</w:t>
      </w:r>
      <w:r w:rsidR="009D6DF7" w:rsidRPr="00E8117F">
        <w:rPr>
          <w:rFonts w:asciiTheme="majorBidi" w:hAnsiTheme="majorBidi" w:cstheme="majorBidi"/>
          <w:b/>
          <w:lang w:val="en-GB"/>
        </w:rPr>
        <w:t>1</w:t>
      </w:r>
      <w:r w:rsidRPr="00E8117F">
        <w:rPr>
          <w:rFonts w:asciiTheme="majorBidi" w:hAnsiTheme="majorBidi" w:cstheme="majorBidi"/>
          <w:b/>
          <w:lang w:val="en-GB"/>
        </w:rPr>
        <w:t>]</w:t>
      </w:r>
      <w:bookmarkEnd w:id="38"/>
      <w:bookmarkEnd w:id="39"/>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0" w:name="_Toc89086147"/>
      <w:r w:rsidRPr="00E8117F">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0"/>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1" w:name="_Toc89086148"/>
      <w:r w:rsidRPr="00E8117F">
        <w:rPr>
          <w:rFonts w:asciiTheme="majorBidi" w:hAnsiTheme="majorBidi" w:cstheme="majorBidi"/>
        </w:rPr>
        <w:t xml:space="preserve">The QC’s that will be deployed should have a vertical take-off and landing protocol in order to reduce the area required for functionality. Furthermore, this will allow the </w:t>
      </w:r>
      <w:proofErr w:type="gramStart"/>
      <w:r w:rsidRPr="00E8117F">
        <w:rPr>
          <w:rFonts w:asciiTheme="majorBidi" w:hAnsiTheme="majorBidi" w:cstheme="majorBidi"/>
        </w:rPr>
        <w:t>QC’s</w:t>
      </w:r>
      <w:proofErr w:type="gramEnd"/>
      <w:r w:rsidRPr="00E8117F">
        <w:rPr>
          <w:rFonts w:asciiTheme="majorBidi" w:hAnsiTheme="majorBidi" w:cstheme="majorBidi"/>
        </w:rPr>
        <w:t xml:space="preserve"> to function in small neighborhoods and streets which many cramped cities have. A 10–15-mile radius can be covered by a single QC.  In addition, the vertical approach to these QC’s allows them to carry more payload, this in turn will yield better results for the online shops.</w:t>
      </w:r>
      <w:bookmarkEnd w:id="41"/>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2"/>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3"/>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4"/>
    </w:p>
    <w:p w14:paraId="500DC74B" w14:textId="017FD27D" w:rsidR="00277242" w:rsidRPr="00E8117F" w:rsidRDefault="00102244" w:rsidP="00102244">
      <w:pPr>
        <w:pStyle w:val="Caption"/>
        <w:jc w:val="center"/>
        <w:rPr>
          <w:rFonts w:cstheme="majorBidi"/>
        </w:rPr>
      </w:pPr>
      <w:bookmarkStart w:id="45"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5"/>
    </w:p>
    <w:p w14:paraId="06895112" w14:textId="4D921DB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6" w:name="_Toc85988181"/>
      <w:bookmarkStart w:id="47"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 [</w:t>
      </w:r>
      <w:r w:rsidR="009D6DF7" w:rsidRPr="00E8117F">
        <w:rPr>
          <w:rFonts w:asciiTheme="majorBidi" w:hAnsiTheme="majorBidi" w:cstheme="majorBidi"/>
          <w:b/>
          <w:lang w:val="en-GB"/>
        </w:rPr>
        <w:t>2</w:t>
      </w:r>
      <w:r w:rsidRPr="00E8117F">
        <w:rPr>
          <w:rFonts w:asciiTheme="majorBidi" w:hAnsiTheme="majorBidi" w:cstheme="majorBidi"/>
          <w:b/>
          <w:lang w:val="en-GB"/>
        </w:rPr>
        <w:t>]</w:t>
      </w:r>
      <w:bookmarkEnd w:id="46"/>
      <w:bookmarkEnd w:id="47"/>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8" w:name="_Toc89086153"/>
      <w:r w:rsidRPr="00E8117F">
        <w:rPr>
          <w:rFonts w:asciiTheme="majorBidi" w:hAnsiTheme="majorBidi" w:cstheme="majorBidi"/>
        </w:rPr>
        <w:t xml:space="preserve">In this case study, the main focus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8"/>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49"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 xml:space="preserve">mode is useful for the doctor since he does not have to worry about carrying the robot around. Second, Power assisting mode is where the robot can hold the patient, hold a tool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49"/>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0"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0"/>
    </w:p>
    <w:p w14:paraId="3CF9247A" w14:textId="613783AF" w:rsidR="00277242" w:rsidRPr="00E8117F" w:rsidRDefault="005C0E7D" w:rsidP="005C0E7D">
      <w:pPr>
        <w:pStyle w:val="Caption"/>
        <w:jc w:val="center"/>
        <w:rPr>
          <w:rFonts w:cstheme="majorBidi"/>
        </w:rPr>
      </w:pPr>
      <w:bookmarkStart w:id="51"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functions</w:t>
      </w:r>
      <w:bookmarkEnd w:id="51"/>
    </w:p>
    <w:p w14:paraId="4109C446" w14:textId="48C53A5A"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2" w:name="_Toc85988182"/>
      <w:bookmarkStart w:id="53" w:name="_Toc89086156"/>
      <w:r w:rsidRPr="00E8117F">
        <w:rPr>
          <w:rFonts w:asciiTheme="majorBidi" w:hAnsiTheme="majorBidi" w:cstheme="majorBidi"/>
          <w:b/>
          <w:lang w:val="en-GB"/>
        </w:rPr>
        <w:t>Case Study#3: Design and Development of Autonomous Delivery Robot [</w:t>
      </w:r>
      <w:r w:rsidR="009D6DF7" w:rsidRPr="00E8117F">
        <w:rPr>
          <w:rFonts w:asciiTheme="majorBidi" w:hAnsiTheme="majorBidi" w:cstheme="majorBidi"/>
          <w:b/>
          <w:lang w:val="en-GB"/>
        </w:rPr>
        <w:t>3</w:t>
      </w:r>
      <w:r w:rsidRPr="00E8117F">
        <w:rPr>
          <w:rFonts w:asciiTheme="majorBidi" w:hAnsiTheme="majorBidi" w:cstheme="majorBidi"/>
          <w:b/>
          <w:lang w:val="en-GB"/>
        </w:rPr>
        <w:t>]</w:t>
      </w:r>
      <w:bookmarkEnd w:id="52"/>
      <w:bookmarkEnd w:id="53"/>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4"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 xml:space="preserve">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4"/>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5"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5"/>
    </w:p>
    <w:p w14:paraId="215E05AB" w14:textId="60BBA618"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6" w:name="_Toc85988183"/>
      <w:bookmarkStart w:id="57" w:name="_Toc89086159"/>
      <w:r w:rsidRPr="00E8117F">
        <w:rPr>
          <w:rFonts w:asciiTheme="majorBidi" w:hAnsiTheme="majorBidi" w:cstheme="majorBidi"/>
          <w:b/>
          <w:lang w:val="en-GB"/>
        </w:rPr>
        <w:t>Case Study #4: a Raspberry pi Delivery Robot Controlled by Live Stream Chat [</w:t>
      </w:r>
      <w:r w:rsidR="009D6DF7" w:rsidRPr="00E8117F">
        <w:rPr>
          <w:rFonts w:asciiTheme="majorBidi" w:hAnsiTheme="majorBidi" w:cstheme="majorBidi"/>
          <w:b/>
          <w:lang w:val="en-GB"/>
        </w:rPr>
        <w:t>4</w:t>
      </w:r>
      <w:r w:rsidRPr="00E8117F">
        <w:rPr>
          <w:rFonts w:asciiTheme="majorBidi" w:hAnsiTheme="majorBidi" w:cstheme="majorBidi"/>
          <w:b/>
          <w:lang w:val="en-GB"/>
        </w:rPr>
        <w:t>]</w:t>
      </w:r>
      <w:bookmarkEnd w:id="56"/>
      <w:bookmarkEnd w:id="57"/>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8"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 xml:space="preserve">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8"/>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59"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commands</w:t>
      </w:r>
      <w:bookmarkEnd w:id="59"/>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0"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0"/>
      <w:r w:rsidRPr="00E8117F">
        <w:rPr>
          <w:rFonts w:asciiTheme="majorBidi" w:hAnsiTheme="majorBidi" w:cstheme="majorBidi"/>
          <w:b/>
          <w:bCs/>
          <w:caps/>
          <w:sz w:val="28"/>
          <w:szCs w:val="28"/>
        </w:rPr>
        <w:t xml:space="preserve"> </w:t>
      </w:r>
    </w:p>
    <w:p w14:paraId="3AB0C79F" w14:textId="77777777" w:rsidR="00B20B16" w:rsidRPr="00E8117F" w:rsidRDefault="00B20B16" w:rsidP="00B20B16">
      <w:pPr>
        <w:keepNext/>
        <w:spacing w:before="100" w:beforeAutospacing="1" w:after="100" w:afterAutospacing="1" w:line="360" w:lineRule="auto"/>
        <w:jc w:val="both"/>
        <w:outlineLvl w:val="1"/>
        <w:rPr>
          <w:rFonts w:asciiTheme="majorBidi" w:hAnsiTheme="majorBidi" w:cstheme="majorBidi"/>
        </w:rPr>
      </w:pPr>
      <w:bookmarkStart w:id="61" w:name="_Toc89086162"/>
      <w:r w:rsidRPr="00E8117F">
        <w:rPr>
          <w:rFonts w:asciiTheme="majorBidi" w:hAnsiTheme="majorBidi" w:cstheme="majorBidi"/>
        </w:rPr>
        <w:t xml:space="preserve">In this section, the iterative, creative, decision-making process in which the basic sciences, mathematics, and engineering sciences are applied to convert resources into solutions is to be demonstrated. A complete theoretical analysis of the proposed solution is to be given </w:t>
      </w:r>
      <w:r w:rsidRPr="00E8117F">
        <w:rPr>
          <w:rFonts w:asciiTheme="majorBidi" w:hAnsiTheme="majorBidi" w:cstheme="majorBidi"/>
        </w:rPr>
        <w:lastRenderedPageBreak/>
        <w:t>where equations, calculations, etc., are clearly explained before alternative solutions are suggested.</w:t>
      </w:r>
      <w:bookmarkEnd w:id="61"/>
    </w:p>
    <w:p w14:paraId="0A9C9779" w14:textId="18F06415"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62" w:name="_Toc89086163"/>
      <w:r w:rsidRPr="00E8117F">
        <w:rPr>
          <w:rFonts w:cstheme="majorBidi"/>
          <w:b/>
          <w:bCs/>
          <w:caps/>
          <w:sz w:val="28"/>
          <w:szCs w:val="28"/>
        </w:rPr>
        <w:t>Analyzing Alternative SOLUTIONs</w:t>
      </w:r>
      <w:bookmarkEnd w:id="36"/>
      <w:bookmarkEnd w:id="62"/>
      <w:r w:rsidRPr="00E8117F">
        <w:rPr>
          <w:rFonts w:cstheme="majorBidi"/>
          <w:b/>
          <w:bCs/>
          <w:caps/>
          <w:sz w:val="28"/>
          <w:szCs w:val="28"/>
        </w:rPr>
        <w:t xml:space="preserve"> </w:t>
      </w:r>
      <w:bookmarkStart w:id="63"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64" w:name="_Toc88402918"/>
      <w:bookmarkStart w:id="65" w:name="_Toc89086164"/>
      <w:r w:rsidRPr="00E8117F">
        <w:rPr>
          <w:rFonts w:asciiTheme="majorBidi" w:hAnsiTheme="majorBidi" w:cstheme="majorBidi"/>
          <w:b/>
          <w:bCs/>
          <w:color w:val="000000" w:themeColor="text1"/>
          <w:sz w:val="28"/>
          <w:szCs w:val="28"/>
        </w:rPr>
        <w:t>2.9.1-Morphological chart</w:t>
      </w:r>
      <w:bookmarkEnd w:id="64"/>
      <w:bookmarkEnd w:id="65"/>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66"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66"/>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7E1FDE88" w14:textId="77777777" w:rsidR="00C459E8" w:rsidRPr="00E8117F" w:rsidRDefault="00C459E8" w:rsidP="00C459E8">
      <w:pPr>
        <w:pStyle w:val="Heading1"/>
        <w:rPr>
          <w:rFonts w:asciiTheme="majorBidi" w:hAnsiTheme="majorBidi" w:cstheme="majorBidi"/>
          <w:b w:val="0"/>
          <w:bCs w:val="0"/>
        </w:rPr>
      </w:pPr>
      <w:bookmarkStart w:id="67" w:name="_Toc88402919"/>
      <w:bookmarkStart w:id="68" w:name="_Toc89086165"/>
      <w:r w:rsidRPr="00E8117F">
        <w:rPr>
          <w:rFonts w:asciiTheme="majorBidi" w:hAnsiTheme="majorBidi" w:cstheme="majorBidi"/>
        </w:rPr>
        <w:lastRenderedPageBreak/>
        <w:t>Alternative analysis</w:t>
      </w:r>
      <w:bookmarkEnd w:id="67"/>
      <w:bookmarkEnd w:id="68"/>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69" w:name="_Toc88402920"/>
      <w:bookmarkStart w:id="70" w:name="_Toc89086166"/>
      <w:r w:rsidRPr="00E8117F">
        <w:rPr>
          <w:rFonts w:asciiTheme="majorBidi" w:hAnsiTheme="majorBidi" w:cstheme="majorBidi"/>
        </w:rPr>
        <w:t>Ground Robot</w:t>
      </w:r>
      <w:bookmarkEnd w:id="69"/>
      <w:bookmarkEnd w:id="70"/>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5D48B8E0">
                <wp:simplePos x="0" y="0"/>
                <wp:positionH relativeFrom="page">
                  <wp:align>center</wp:align>
                </wp:positionH>
                <wp:positionV relativeFrom="paragraph">
                  <wp:posOffset>238760</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27" style="position:absolute;margin-left:0;margin-top:18.8pt;width:490.45pt;height:195pt;z-index:251667456;mso-position-horizontal:center;mso-position-horizontal-relative:page;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">
                <v:group id="Group 378" o:spid="_x0000_s1028"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2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30"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31"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3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33"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34"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35"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36"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37"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38"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39"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40"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41"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42"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43"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44"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45"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46"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47"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48"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49"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50"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51"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52"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53"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w10:wrap anchorx="pag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2"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71"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72" w:name="_Toc37968618"/>
                            <w:r>
                              <w:t>Figure 16 - Ground Robot’s glass box</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54"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o8L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Gw+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qNqPCz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73" w:name="_Toc37968618"/>
                      <w:r>
                        <w:t>Figure 16 - Ground Robot’s glass box</w:t>
                      </w:r>
                      <w:bookmarkEnd w:id="73"/>
                    </w:p>
                  </w:txbxContent>
                </v:textbox>
                <w10:wrap type="square" anchorx="margin"/>
              </v:shape>
            </w:pict>
          </mc:Fallback>
        </mc:AlternateContent>
      </w:r>
      <w:bookmarkEnd w:id="71"/>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74"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E112F4">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75" w:name="_Toc89086222"/>
                            <w:r>
                              <w:t xml:space="preserve">Figure </w:t>
                            </w:r>
                            <w:fldSimple w:instr=" SEQ Figure \* ARABIC ">
                              <w:r w:rsidR="00D402F5">
                                <w:rPr>
                                  <w:noProof/>
                                </w:rPr>
                                <w:t>5</w:t>
                              </w:r>
                            </w:fldSimple>
                            <w:r>
                              <w:t xml:space="preserve"> – Ground robot Glass box</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55"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&#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Fj0a9g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76" w:name="_Toc89086222"/>
                      <w:r>
                        <w:t xml:space="preserve">Figure </w:t>
                      </w:r>
                      <w:fldSimple w:instr=" SEQ Figure \* ARABIC ">
                        <w:r w:rsidR="00D402F5">
                          <w:rPr>
                            <w:noProof/>
                          </w:rPr>
                          <w:t>5</w:t>
                        </w:r>
                      </w:fldSimple>
                      <w:r>
                        <w:t xml:space="preserve"> – Ground robot Glass box</w:t>
                      </w:r>
                      <w:bookmarkEnd w:id="76"/>
                    </w:p>
                  </w:txbxContent>
                </v:textbox>
                <w10:wrap type="square"/>
              </v:shape>
            </w:pict>
          </mc:Fallback>
        </mc:AlternateContent>
      </w:r>
    </w:p>
    <w:p w14:paraId="30235C49" w14:textId="4ACC0612" w:rsidR="0029200D" w:rsidRPr="00E8117F" w:rsidRDefault="0029200D" w:rsidP="00A25D70">
      <w:pPr>
        <w:pStyle w:val="SecondHeading"/>
        <w:numPr>
          <w:ilvl w:val="0"/>
          <w:numId w:val="0"/>
        </w:numPr>
        <w:ind w:left="1440" w:hanging="720"/>
        <w:rPr>
          <w:rFonts w:asciiTheme="majorBidi" w:hAnsiTheme="majorBidi" w:cstheme="majorBidi"/>
        </w:rPr>
      </w:pPr>
    </w:p>
    <w:p w14:paraId="1011C4F2" w14:textId="585F0AAD" w:rsidR="00E112F4" w:rsidRPr="00E8117F" w:rsidRDefault="00E112F4" w:rsidP="00A25D70">
      <w:pPr>
        <w:pStyle w:val="SecondHeading"/>
        <w:numPr>
          <w:ilvl w:val="0"/>
          <w:numId w:val="0"/>
        </w:numPr>
        <w:ind w:left="1440" w:hanging="720"/>
        <w:rPr>
          <w:rFonts w:asciiTheme="majorBidi" w:hAnsiTheme="majorBidi" w:cstheme="majorBidi"/>
        </w:rPr>
      </w:pPr>
    </w:p>
    <w:p w14:paraId="51296B4F" w14:textId="3D069515" w:rsidR="00E112F4" w:rsidRPr="00E8117F" w:rsidRDefault="00E112F4" w:rsidP="00A25D70">
      <w:pPr>
        <w:pStyle w:val="SecondHeading"/>
        <w:numPr>
          <w:ilvl w:val="0"/>
          <w:numId w:val="0"/>
        </w:numPr>
        <w:ind w:left="1440" w:hanging="720"/>
        <w:rPr>
          <w:rFonts w:asciiTheme="majorBidi" w:hAnsiTheme="majorBidi" w:cstheme="majorBidi"/>
        </w:rPr>
      </w:pPr>
    </w:p>
    <w:p w14:paraId="4092293C" w14:textId="4244BE22" w:rsidR="00E112F4" w:rsidRPr="00E8117F" w:rsidRDefault="00E112F4" w:rsidP="00A25D70">
      <w:pPr>
        <w:pStyle w:val="SecondHeading"/>
        <w:numPr>
          <w:ilvl w:val="0"/>
          <w:numId w:val="0"/>
        </w:numPr>
        <w:ind w:left="1440" w:hanging="720"/>
        <w:rPr>
          <w:rFonts w:asciiTheme="majorBidi" w:hAnsiTheme="majorBidi" w:cstheme="majorBidi"/>
        </w:rPr>
      </w:pPr>
    </w:p>
    <w:p w14:paraId="623F084C" w14:textId="77777777" w:rsidR="00E112F4" w:rsidRPr="00E8117F" w:rsidRDefault="00E112F4" w:rsidP="00A25D70">
      <w:pPr>
        <w:pStyle w:val="SecondHeading"/>
        <w:numPr>
          <w:ilvl w:val="0"/>
          <w:numId w:val="0"/>
        </w:numPr>
        <w:ind w:left="1440" w:hanging="720"/>
        <w:rPr>
          <w:rFonts w:asciiTheme="majorBidi" w:hAnsiTheme="majorBidi" w:cstheme="majorBidi"/>
        </w:rPr>
      </w:pP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77" w:name="_Toc89086167"/>
      <w:r w:rsidRPr="00E8117F">
        <w:rPr>
          <w:rFonts w:asciiTheme="majorBidi" w:hAnsiTheme="majorBidi" w:cstheme="majorBidi"/>
        </w:rPr>
        <w:lastRenderedPageBreak/>
        <w:t>Cost analysis</w:t>
      </w:r>
      <w:bookmarkEnd w:id="74"/>
      <w:bookmarkEnd w:id="77"/>
    </w:p>
    <w:tbl>
      <w:tblPr>
        <w:tblpPr w:leftFromText="180" w:rightFromText="180" w:vertAnchor="text" w:horzAnchor="margin" w:tblpXSpec="center" w:tblpY="86"/>
        <w:tblW w:w="9470" w:type="dxa"/>
        <w:tblLook w:val="04A0" w:firstRow="1" w:lastRow="0" w:firstColumn="1" w:lastColumn="0" w:noHBand="0" w:noVBand="1"/>
      </w:tblPr>
      <w:tblGrid>
        <w:gridCol w:w="5440"/>
        <w:gridCol w:w="1900"/>
        <w:gridCol w:w="960"/>
        <w:gridCol w:w="934"/>
        <w:gridCol w:w="236"/>
      </w:tblGrid>
      <w:tr w:rsidR="00C459E8" w:rsidRPr="00E8117F" w14:paraId="61B27F2D" w14:textId="77777777" w:rsidTr="00E23CFA">
        <w:trPr>
          <w:gridAfter w:val="1"/>
          <w:wAfter w:w="236"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E23CFA" w:rsidRPr="00E8117F" w14:paraId="4F7BF4B3" w14:textId="77777777" w:rsidTr="00E23CFA">
        <w:trPr>
          <w:gridAfter w:val="1"/>
          <w:wAfter w:w="236" w:type="dxa"/>
          <w:trHeight w:val="458"/>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E23CFA" w:rsidRPr="00E8117F" w:rsidRDefault="00E23CFA"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E23CFA" w:rsidRPr="00E8117F" w:rsidRDefault="00E23CFA"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E23CFA" w:rsidRPr="00E8117F" w:rsidRDefault="00E23CFA"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E23CFA" w:rsidRPr="00E8117F" w:rsidRDefault="00E23CFA" w:rsidP="00956CAE">
            <w:pPr>
              <w:rPr>
                <w:rFonts w:asciiTheme="majorBidi" w:eastAsia="Times New Roman" w:hAnsiTheme="majorBidi" w:cstheme="majorBidi"/>
                <w:color w:val="000000"/>
                <w:sz w:val="20"/>
                <w:szCs w:val="20"/>
              </w:rPr>
            </w:pPr>
          </w:p>
        </w:tc>
      </w:tr>
      <w:tr w:rsidR="00C459E8" w:rsidRPr="00E8117F" w14:paraId="0A3F25FC"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36"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36"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36"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36"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36"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36"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FC2A66">
      <w:pPr>
        <w:pStyle w:val="Caption"/>
        <w:framePr w:hSpace="180" w:wrap="around" w:vAnchor="text" w:hAnchor="page" w:x="4980" w:y="3413"/>
        <w:rPr>
          <w:rFonts w:cstheme="majorBidi"/>
        </w:rPr>
      </w:pPr>
      <w:bookmarkStart w:id="78" w:name="_Toc89086210"/>
      <w:bookmarkStart w:id="79"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78"/>
    </w:p>
    <w:p w14:paraId="1A23B628" w14:textId="77777777" w:rsidR="00DB7D08" w:rsidRPr="00E8117F" w:rsidRDefault="00DB7D08" w:rsidP="00AB17CD">
      <w:pPr>
        <w:pStyle w:val="SecondHeading"/>
        <w:numPr>
          <w:ilvl w:val="0"/>
          <w:numId w:val="0"/>
        </w:numPr>
        <w:spacing w:line="259" w:lineRule="auto"/>
        <w:jc w:val="left"/>
        <w:rPr>
          <w:rFonts w:asciiTheme="majorBidi" w:hAnsiTheme="majorBidi" w:cstheme="majorBidi"/>
        </w:rPr>
      </w:pPr>
    </w:p>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80" w:name="_Toc89086168"/>
      <w:proofErr w:type="spellStart"/>
      <w:r w:rsidRPr="00E8117F">
        <w:rPr>
          <w:rFonts w:asciiTheme="majorBidi" w:hAnsiTheme="majorBidi" w:cstheme="majorBidi"/>
        </w:rPr>
        <w:t>RoboDog</w:t>
      </w:r>
      <w:bookmarkEnd w:id="79"/>
      <w:bookmarkEnd w:id="80"/>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81"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81"/>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56"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MbmMAIAAGc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" stroked="f">
                <v:textbox style="mso-fit-shape-to-text:t" inset="0,0,0,0">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82"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83" w:name="_Toc89086169"/>
      <w:r w:rsidRPr="00E8117F">
        <w:rPr>
          <w:rFonts w:asciiTheme="majorBidi" w:hAnsiTheme="majorBidi" w:cstheme="majorBidi"/>
        </w:rPr>
        <w:t>Robot train tracks</w:t>
      </w:r>
      <w:bookmarkEnd w:id="82"/>
      <w:bookmarkEnd w:id="83"/>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2"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57"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">
                <v:shape id="Text Box 2" o:spid="_x0000_s1058"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59"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6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61"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62"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6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64"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65"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66"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67"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68"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69"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70"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71"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72"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73"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74"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75"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76"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77"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78"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79"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80"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81"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82"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83"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84"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85"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86"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87"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88"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089"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090"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091"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092"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093"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094"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77777777" w:rsidR="00C459E8" w:rsidRPr="00E8117F" w:rsidRDefault="00C459E8" w:rsidP="00C459E8">
      <w:pPr>
        <w:rPr>
          <w:rFonts w:asciiTheme="majorBidi" w:hAnsiTheme="majorBidi" w:cstheme="majorBidi"/>
        </w:rPr>
      </w:pPr>
    </w:p>
    <w:p w14:paraId="225288C9" w14:textId="6212383D" w:rsidR="005D607D" w:rsidRPr="00E8117F" w:rsidRDefault="005D607D"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2715740D">
                <wp:simplePos x="0" y="0"/>
                <wp:positionH relativeFrom="column">
                  <wp:posOffset>-412750</wp:posOffset>
                </wp:positionH>
                <wp:positionV relativeFrom="paragraph">
                  <wp:posOffset>173990</wp:posOffset>
                </wp:positionV>
                <wp:extent cx="671449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EACBD" id="Text Box 23" o:spid="_x0000_s1095" type="#_x0000_t202" style="position:absolute;margin-left:-32.5pt;margin-top:13.7pt;width:528.7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L8V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" stroked="f">
                <v:textbox style="mso-fit-shape-to-text:t"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v:textbox>
                <w10:wrap type="square"/>
              </v:shape>
            </w:pict>
          </mc:Fallback>
        </mc:AlternateContent>
      </w:r>
    </w:p>
    <w:p w14:paraId="1204960D" w14:textId="535653BF" w:rsidR="00C24D98" w:rsidRPr="00E8117F" w:rsidRDefault="00C24D98" w:rsidP="00C24D98">
      <w:pPr>
        <w:pStyle w:val="SecondHeading"/>
        <w:numPr>
          <w:ilvl w:val="0"/>
          <w:numId w:val="0"/>
        </w:numPr>
        <w:ind w:firstLine="720"/>
        <w:rPr>
          <w:rFonts w:asciiTheme="majorBidi" w:hAnsiTheme="majorBidi" w:cstheme="majorBidi"/>
        </w:rPr>
      </w:pPr>
      <w:bookmarkStart w:id="84" w:name="_Toc89086170"/>
      <w:r w:rsidRPr="00E8117F">
        <w:rPr>
          <w:rFonts w:asciiTheme="majorBidi" w:hAnsiTheme="majorBidi" w:cstheme="majorBidi"/>
        </w:rPr>
        <w:t>Cost analysis</w:t>
      </w:r>
      <w:bookmarkEnd w:id="84"/>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85"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D36A42">
      <w:pPr>
        <w:pStyle w:val="Caption"/>
        <w:framePr w:hSpace="180" w:wrap="around" w:vAnchor="text" w:hAnchor="page" w:x="4930" w:y="2279"/>
        <w:rPr>
          <w:rFonts w:cstheme="majorBidi"/>
        </w:rPr>
      </w:pPr>
      <w:bookmarkStart w:id="86"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86"/>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87" w:name="_Toc89086171"/>
      <w:r w:rsidRPr="00E8117F">
        <w:rPr>
          <w:rFonts w:asciiTheme="majorBidi" w:hAnsiTheme="majorBidi" w:cstheme="majorBidi"/>
        </w:rPr>
        <w:t>Choosing Baseline Design</w:t>
      </w:r>
      <w:bookmarkEnd w:id="85"/>
      <w:bookmarkEnd w:id="87"/>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88"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88"/>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89"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89"/>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90"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63"/>
      <w:bookmarkEnd w:id="90"/>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91" w:name="_Toc436143846"/>
      <w:bookmarkStart w:id="92"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91"/>
      <w:bookmarkEnd w:id="92"/>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93" w:name="_Toc436143847"/>
      <w:bookmarkStart w:id="94"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93"/>
      <w:bookmarkEnd w:id="94"/>
    </w:p>
    <w:p w14:paraId="1D8920A5" w14:textId="77777777" w:rsidR="00446DEA" w:rsidRPr="00E8117F" w:rsidRDefault="00A63EBC" w:rsidP="00446DEA">
      <w:pPr>
        <w:keepNext/>
        <w:spacing w:before="100" w:beforeAutospacing="1" w:after="100" w:afterAutospacing="1" w:line="360" w:lineRule="auto"/>
        <w:outlineLvl w:val="1"/>
        <w:rPr>
          <w:rFonts w:asciiTheme="majorBidi" w:hAnsiTheme="majorBidi" w:cstheme="majorBidi"/>
        </w:rPr>
      </w:pPr>
      <w:bookmarkStart w:id="95" w:name="_Toc89086175"/>
      <w:bookmarkStart w:id="96" w:name="_Toc436143848"/>
      <w:r w:rsidRPr="00E8117F">
        <w:rPr>
          <w:rFonts w:asciiTheme="majorBidi" w:hAnsiTheme="majorBidi" w:cstheme="majorBidi"/>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95"/>
    </w:p>
    <w:p w14:paraId="3009EB3B" w14:textId="3D19A881" w:rsidR="00A63EBC" w:rsidRPr="00E8117F" w:rsidRDefault="00446DEA" w:rsidP="00446DEA">
      <w:pPr>
        <w:pStyle w:val="Caption"/>
        <w:jc w:val="center"/>
        <w:rPr>
          <w:rFonts w:cstheme="majorBidi"/>
        </w:rPr>
      </w:pPr>
      <w:bookmarkStart w:id="97"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97"/>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6EA7BC59" w14:textId="193B11E8"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bookmarkStart w:id="98" w:name="_Toc89086176"/>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96"/>
      <w:bookmarkEnd w:id="98"/>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99" w:name="_Toc436143849"/>
      <w:bookmarkStart w:id="100"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99"/>
      <w:bookmarkEnd w:id="100"/>
    </w:p>
    <w:p w14:paraId="66F91548" w14:textId="77777777" w:rsidR="00EF3615" w:rsidRPr="00E8117F" w:rsidRDefault="00EF3615" w:rsidP="00EF3615">
      <w:pPr>
        <w:pStyle w:val="MainHeadings"/>
        <w:numPr>
          <w:ilvl w:val="0"/>
          <w:numId w:val="0"/>
        </w:numPr>
        <w:ind w:left="432" w:hanging="432"/>
        <w:rPr>
          <w:rFonts w:asciiTheme="majorBidi" w:hAnsiTheme="majorBidi" w:cstheme="majorBidi"/>
        </w:rPr>
      </w:pPr>
    </w:p>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27"/>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01" w:name="_Toc89086225"/>
                            <w:r>
                              <w:t xml:space="preserve">Figure </w:t>
                            </w:r>
                            <w:fldSimple w:instr=" SEQ Figure \* ARABIC ">
                              <w:r w:rsidR="00D402F5">
                                <w:rPr>
                                  <w:noProof/>
                                </w:rPr>
                                <w:t>8</w:t>
                              </w:r>
                            </w:fldSimple>
                            <w:r>
                              <w:t xml:space="preserve"> Circuit Schematics</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096"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A93MQIAAGc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02" w:name="_Toc89086225"/>
                      <w:r>
                        <w:t xml:space="preserve">Figure </w:t>
                      </w:r>
                      <w:fldSimple w:instr=" SEQ Figure \* ARABIC ">
                        <w:r w:rsidR="00D402F5">
                          <w:rPr>
                            <w:noProof/>
                          </w:rPr>
                          <w:t>8</w:t>
                        </w:r>
                      </w:fldSimple>
                      <w:r>
                        <w:t xml:space="preserve"> Circuit Schematics</w:t>
                      </w:r>
                      <w:bookmarkEnd w:id="102"/>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5AB8A56F" w14:textId="77777777" w:rsidR="00560712" w:rsidRPr="00E8117F" w:rsidRDefault="00560712" w:rsidP="006B097C">
      <w:pPr>
        <w:rPr>
          <w:rFonts w:asciiTheme="majorBidi" w:hAnsiTheme="majorBidi" w:cstheme="majorBidi"/>
        </w:rPr>
      </w:pP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3" w:name="_Toc436143850"/>
      <w:bookmarkStart w:id="104" w:name="_Toc89086178"/>
      <w:r w:rsidRPr="00E8117F">
        <w:rPr>
          <w:rFonts w:asciiTheme="majorBidi" w:hAnsiTheme="majorBidi" w:cstheme="majorBidi"/>
          <w:b/>
          <w:bCs/>
          <w:i/>
          <w:sz w:val="26"/>
          <w:szCs w:val="26"/>
        </w:rPr>
        <w:t>3.2.2</w:t>
      </w:r>
      <w:r w:rsidRPr="00E8117F">
        <w:rPr>
          <w:rFonts w:asciiTheme="majorBidi" w:hAnsiTheme="majorBidi" w:cstheme="majorBidi"/>
          <w:b/>
          <w:bCs/>
          <w:i/>
          <w:sz w:val="26"/>
          <w:szCs w:val="26"/>
        </w:rPr>
        <w:tab/>
        <w:t>Circuit component specifications</w:t>
      </w:r>
      <w:bookmarkEnd w:id="103"/>
      <w:bookmarkEnd w:id="104"/>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05"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05"/>
    </w:p>
    <w:p w14:paraId="686896D3" w14:textId="77777777" w:rsidR="003C4BC2" w:rsidRPr="00E8117F" w:rsidRDefault="003C4BC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6" w:name="_Toc436143851"/>
    </w:p>
    <w:p w14:paraId="1248AEC4" w14:textId="0C20FBC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7" w:name="_Toc89086179"/>
      <w:r w:rsidRPr="00E8117F">
        <w:rPr>
          <w:rFonts w:asciiTheme="majorBidi" w:hAnsiTheme="majorBidi" w:cstheme="majorBidi"/>
          <w:b/>
          <w:bCs/>
          <w:i/>
          <w:sz w:val="26"/>
          <w:szCs w:val="26"/>
        </w:rPr>
        <w:t>3.2.3</w:t>
      </w:r>
      <w:r w:rsidRPr="00E8117F">
        <w:rPr>
          <w:rFonts w:asciiTheme="majorBidi" w:hAnsiTheme="majorBidi" w:cstheme="majorBidi"/>
          <w:b/>
          <w:bCs/>
          <w:i/>
          <w:sz w:val="26"/>
          <w:szCs w:val="26"/>
        </w:rPr>
        <w:tab/>
        <w:t>Flowcharts for software blocks</w:t>
      </w:r>
      <w:bookmarkEnd w:id="106"/>
      <w:bookmarkEnd w:id="107"/>
    </w:p>
    <w:p w14:paraId="494D25B7" w14:textId="77777777" w:rsidR="00DC252F" w:rsidRPr="00E8117F" w:rsidRDefault="00DC252F" w:rsidP="00DC252F">
      <w:pPr>
        <w:pStyle w:val="Heading2"/>
        <w:rPr>
          <w:rFonts w:asciiTheme="majorBidi" w:hAnsiTheme="majorBidi"/>
          <w:b/>
          <w:bCs/>
          <w:color w:val="000000" w:themeColor="text1"/>
        </w:rPr>
      </w:pPr>
      <w:bookmarkStart w:id="108" w:name="_Toc89086180"/>
      <w:r w:rsidRPr="00E8117F">
        <w:rPr>
          <w:rFonts w:asciiTheme="majorBidi" w:hAnsiTheme="majorBidi"/>
          <w:b/>
          <w:bCs/>
          <w:color w:val="000000" w:themeColor="text1"/>
        </w:rPr>
        <w:t>Navigation Flow Chart</w:t>
      </w:r>
      <w:bookmarkEnd w:id="108"/>
    </w:p>
    <w:p w14:paraId="2FACA6FD" w14:textId="32C0F542" w:rsidR="00DC252F" w:rsidRPr="00E8117F" w:rsidRDefault="00DC252F" w:rsidP="00DC252F">
      <w:pPr>
        <w:rPr>
          <w:rFonts w:asciiTheme="majorBidi" w:hAnsiTheme="majorBidi" w:cstheme="majorBidi"/>
        </w:rPr>
      </w:pPr>
    </w:p>
    <w:p w14:paraId="0D8EF2A8" w14:textId="62DBC2C4" w:rsidR="00DC252F" w:rsidRPr="00E8117F" w:rsidRDefault="00AA71F7"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457E2141">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09" w:name="_Toc89086226"/>
                            <w:r>
                              <w:t xml:space="preserve">Figure </w:t>
                            </w:r>
                            <w:fldSimple w:instr=" SEQ Figure \* ARABIC ">
                              <w:r w:rsidR="00D402F5">
                                <w:rPr>
                                  <w:noProof/>
                                </w:rPr>
                                <w:t>9</w:t>
                              </w:r>
                            </w:fldSimple>
                            <w:r>
                              <w:t xml:space="preserve"> Navigation flowchart</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097"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10" w:name="_Toc89086226"/>
                      <w:r>
                        <w:t xml:space="preserve">Figure </w:t>
                      </w:r>
                      <w:fldSimple w:instr=" SEQ Figure \* ARABIC ">
                        <w:r w:rsidR="00D402F5">
                          <w:rPr>
                            <w:noProof/>
                          </w:rPr>
                          <w:t>9</w:t>
                        </w:r>
                      </w:fldSimple>
                      <w:r>
                        <w:t xml:space="preserve"> Navigation flowchart</w:t>
                      </w:r>
                      <w:bookmarkEnd w:id="110"/>
                    </w:p>
                  </w:txbxContent>
                </v:textbox>
                <w10:wrap type="tight"/>
              </v:shape>
            </w:pict>
          </mc:Fallback>
        </mc:AlternateContent>
      </w:r>
      <w:r w:rsidR="006B097C" w:rsidRPr="00E8117F">
        <w:rPr>
          <w:rFonts w:asciiTheme="majorBidi" w:hAnsiTheme="majorBidi" w:cstheme="majorBidi"/>
          <w:noProof/>
        </w:rPr>
        <w:drawing>
          <wp:anchor distT="0" distB="0" distL="114300" distR="114300" simplePos="0" relativeHeight="251674624" behindDoc="1" locked="0" layoutInCell="1" allowOverlap="1" wp14:anchorId="30095BE8" wp14:editId="589B6DD1">
            <wp:simplePos x="0" y="0"/>
            <wp:positionH relativeFrom="page">
              <wp:align>center</wp:align>
            </wp:positionH>
            <wp:positionV relativeFrom="paragraph">
              <wp:posOffset>7814</wp:posOffset>
            </wp:positionV>
            <wp:extent cx="3084830" cy="5631815"/>
            <wp:effectExtent l="0" t="0" r="1270" b="6985"/>
            <wp:wrapTight wrapText="bothSides">
              <wp:wrapPolygon edited="0">
                <wp:start x="8403" y="0"/>
                <wp:lineTo x="8270" y="1169"/>
                <wp:lineTo x="6269" y="2484"/>
                <wp:lineTo x="6136" y="3945"/>
                <wp:lineTo x="8804" y="4676"/>
                <wp:lineTo x="6936" y="4822"/>
                <wp:lineTo x="6136" y="5041"/>
                <wp:lineTo x="6136" y="6503"/>
                <wp:lineTo x="8003" y="7014"/>
                <wp:lineTo x="10271" y="7014"/>
                <wp:lineTo x="6669" y="7306"/>
                <wp:lineTo x="6136" y="7452"/>
                <wp:lineTo x="6136" y="8987"/>
                <wp:lineTo x="7470" y="9352"/>
                <wp:lineTo x="10271" y="9352"/>
                <wp:lineTo x="9337" y="10521"/>
                <wp:lineTo x="0" y="11033"/>
                <wp:lineTo x="0" y="12494"/>
                <wp:lineTo x="9471" y="12859"/>
                <wp:lineTo x="10271" y="14028"/>
                <wp:lineTo x="7737" y="14320"/>
                <wp:lineTo x="7070" y="14540"/>
                <wp:lineTo x="7070" y="15928"/>
                <wp:lineTo x="8270" y="16366"/>
                <wp:lineTo x="10271" y="16366"/>
                <wp:lineTo x="7603" y="16878"/>
                <wp:lineTo x="7070" y="17024"/>
                <wp:lineTo x="7070" y="18412"/>
                <wp:lineTo x="7870" y="18704"/>
                <wp:lineTo x="10271" y="18704"/>
                <wp:lineTo x="7737" y="19362"/>
                <wp:lineTo x="7203" y="19581"/>
                <wp:lineTo x="7336" y="21115"/>
                <wp:lineTo x="10138" y="21554"/>
                <wp:lineTo x="10404" y="21554"/>
                <wp:lineTo x="21476" y="21554"/>
                <wp:lineTo x="21476" y="9498"/>
                <wp:lineTo x="13606" y="9352"/>
                <wp:lineTo x="15206" y="8914"/>
                <wp:lineTo x="15340" y="7526"/>
                <wp:lineTo x="14406" y="7306"/>
                <wp:lineTo x="10938" y="7014"/>
                <wp:lineTo x="13205" y="7014"/>
                <wp:lineTo x="15206" y="6430"/>
                <wp:lineTo x="15340" y="5114"/>
                <wp:lineTo x="14273" y="4822"/>
                <wp:lineTo x="12405" y="4676"/>
                <wp:lineTo x="15206" y="3872"/>
                <wp:lineTo x="14939" y="2557"/>
                <wp:lineTo x="12805" y="1169"/>
                <wp:lineTo x="12672" y="0"/>
                <wp:lineTo x="8403"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84830" cy="563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11" w:name="_Toc89086181"/>
      <w:r w:rsidRPr="00E8117F">
        <w:rPr>
          <w:rFonts w:asciiTheme="majorBidi" w:hAnsiTheme="majorBidi"/>
          <w:b/>
          <w:bCs/>
          <w:color w:val="000000" w:themeColor="text1"/>
        </w:rPr>
        <w:lastRenderedPageBreak/>
        <w:t>Obstacle avoidance flow chart</w:t>
      </w:r>
      <w:bookmarkEnd w:id="111"/>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7377C858">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12" w:name="_Toc89086227"/>
                            <w:r>
                              <w:t xml:space="preserve">Figure </w:t>
                            </w:r>
                            <w:fldSimple w:instr=" SEQ Figure \* ARABIC ">
                              <w:r w:rsidR="00D402F5">
                                <w:rPr>
                                  <w:noProof/>
                                </w:rPr>
                                <w:t>10</w:t>
                              </w:r>
                            </w:fldSimple>
                            <w:r>
                              <w:t xml:space="preserve"> Obstacle avoidance flowchart</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098"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13" w:name="_Toc89086227"/>
                      <w:r>
                        <w:t xml:space="preserve">Figure </w:t>
                      </w:r>
                      <w:fldSimple w:instr=" SEQ Figure \* ARABIC ">
                        <w:r w:rsidR="00D402F5">
                          <w:rPr>
                            <w:noProof/>
                          </w:rPr>
                          <w:t>10</w:t>
                        </w:r>
                      </w:fldSimple>
                      <w:r>
                        <w:t xml:space="preserve"> Obstacle avoidance flowchart</w:t>
                      </w:r>
                      <w:bookmarkEnd w:id="113"/>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2FCCE1B5">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14"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15"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14"/>
      <w:bookmarkEnd w:id="115"/>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16"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17" w:name="_Toc89086228"/>
                            <w:r>
                              <w:t xml:space="preserve">Figure </w:t>
                            </w:r>
                            <w:fldSimple w:instr=" SEQ Figure \* ARABIC ">
                              <w:r w:rsidR="00D402F5">
                                <w:rPr>
                                  <w:noProof/>
                                </w:rPr>
                                <w:t>11</w:t>
                              </w:r>
                            </w:fldSimple>
                            <w:r>
                              <w:t xml:space="preserve"> </w:t>
                            </w:r>
                            <w:proofErr w:type="spellStart"/>
                            <w:r>
                              <w:t>Solidworks</w:t>
                            </w:r>
                            <w:proofErr w:type="spellEnd"/>
                            <w:r>
                              <w:t xml:space="preserve"> model with hoverboard</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099"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VwZMAIAAGc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IPxXBk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18" w:name="_Toc89086228"/>
                      <w:r>
                        <w:t xml:space="preserve">Figure </w:t>
                      </w:r>
                      <w:fldSimple w:instr=" SEQ Figure \* ARABIC ">
                        <w:r w:rsidR="00D402F5">
                          <w:rPr>
                            <w:noProof/>
                          </w:rPr>
                          <w:t>11</w:t>
                        </w:r>
                      </w:fldSimple>
                      <w:r>
                        <w:t xml:space="preserve"> </w:t>
                      </w:r>
                      <w:proofErr w:type="spellStart"/>
                      <w:r>
                        <w:t>Solidworks</w:t>
                      </w:r>
                      <w:proofErr w:type="spellEnd"/>
                      <w:r>
                        <w:t xml:space="preserve"> model with hoverboard</w:t>
                      </w:r>
                      <w:bookmarkEnd w:id="118"/>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1"/>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19"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16"/>
      <w:bookmarkEnd w:id="119"/>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20"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20"/>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1" w:name="_Toc436143854"/>
      <w:bookmarkStart w:id="122"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21"/>
      <w:bookmarkEnd w:id="122"/>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23"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4"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23"/>
      <w:bookmarkEnd w:id="124"/>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25" w:name="_Toc89086186"/>
      <w:bookmarkStart w:id="126" w:name="_Toc436143856"/>
      <w:r w:rsidRPr="00E8117F">
        <w:rPr>
          <w:rFonts w:asciiTheme="majorBidi" w:hAnsiTheme="majorBidi" w:cstheme="majorBidi"/>
          <w:iCs/>
        </w:rPr>
        <w:t>Operation of the robot is very simple; any layman can use it without issue.</w:t>
      </w:r>
      <w:bookmarkEnd w:id="125"/>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7" w:name="_Toc89086187"/>
      <w:r w:rsidRPr="00E8117F">
        <w:rPr>
          <w:rFonts w:asciiTheme="majorBidi" w:hAnsiTheme="majorBidi" w:cstheme="majorBidi"/>
          <w:iCs/>
        </w:rPr>
        <w:t>Locate the robot within a stop point.</w:t>
      </w:r>
      <w:bookmarkEnd w:id="127"/>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8" w:name="_Toc89086188"/>
      <w:r w:rsidRPr="00E8117F">
        <w:rPr>
          <w:rFonts w:asciiTheme="majorBidi" w:hAnsiTheme="majorBidi" w:cstheme="majorBidi"/>
          <w:iCs/>
        </w:rPr>
        <w:t>Place shipment/package inside the luggage compartment.</w:t>
      </w:r>
      <w:bookmarkEnd w:id="128"/>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9" w:name="_Toc89086189"/>
      <w:r w:rsidRPr="00E8117F">
        <w:rPr>
          <w:rFonts w:asciiTheme="majorBidi" w:hAnsiTheme="majorBidi" w:cstheme="majorBidi"/>
          <w:iCs/>
        </w:rPr>
        <w:t>Open the robot UI using any smart device.</w:t>
      </w:r>
      <w:bookmarkEnd w:id="129"/>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0" w:name="_Toc89086190"/>
      <w:r w:rsidRPr="00E8117F">
        <w:rPr>
          <w:rFonts w:asciiTheme="majorBidi" w:hAnsiTheme="majorBidi" w:cstheme="majorBidi"/>
          <w:iCs/>
        </w:rPr>
        <w:t>Enter destination for the shipment and receiver details.</w:t>
      </w:r>
      <w:bookmarkEnd w:id="130"/>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1"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31"/>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2" w:name="_Toc89086192"/>
      <w:r w:rsidRPr="00E8117F">
        <w:rPr>
          <w:rFonts w:asciiTheme="majorBidi" w:hAnsiTheme="majorBidi" w:cstheme="majorBidi"/>
          <w:iCs/>
        </w:rPr>
        <w:t>Press Start.</w:t>
      </w:r>
      <w:bookmarkEnd w:id="132"/>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3" w:name="_Toc89086193"/>
      <w:r w:rsidRPr="00E8117F">
        <w:rPr>
          <w:rFonts w:asciiTheme="majorBidi" w:hAnsiTheme="majorBidi" w:cstheme="majorBidi"/>
          <w:iCs/>
        </w:rPr>
        <w:t>Wait for confirmation from receiver. (done)</w:t>
      </w:r>
      <w:bookmarkEnd w:id="133"/>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34"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26"/>
      <w:bookmarkEnd w:id="134"/>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35" w:name="_Toc89086230"/>
                            <w:r>
                              <w:t xml:space="preserve">Figure </w:t>
                            </w:r>
                            <w:fldSimple w:instr=" SEQ Figure \* ARABIC ">
                              <w:r w:rsidR="00D402F5">
                                <w:rPr>
                                  <w:noProof/>
                                </w:rPr>
                                <w:t>13</w:t>
                              </w:r>
                            </w:fldSimple>
                            <w:r>
                              <w:t xml:space="preserve"> Prototype of the </w:t>
                            </w:r>
                            <w:proofErr w:type="spellStart"/>
                            <w:r>
                              <w:t>senors</w:t>
                            </w:r>
                            <w:bookmarkEnd w:id="13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00"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e4XcVC8CAABnBAAADgAAAAAAAAAAAAAAAAAuAgAA&#10;ZHJzL2Uyb0RvYy54bWxQSwECLQAUAAYACAAAACEAXvfdEt4AAAALAQAADwAAAAAAAAAAAAAAAACJ&#10;BAAAZHJzL2Rvd25yZXYueG1sUEsFBgAAAAAEAAQA8wAAAJQFAAAAAA==&#10;" stroked="f">
                <v:textbox style="mso-fit-shape-to-text:t" inset="0,0,0,0">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36" w:name="_Toc89086230"/>
                      <w:r>
                        <w:t xml:space="preserve">Figure </w:t>
                      </w:r>
                      <w:fldSimple w:instr=" SEQ Figure \* ARABIC ">
                        <w:r w:rsidR="00D402F5">
                          <w:rPr>
                            <w:noProof/>
                          </w:rPr>
                          <w:t>13</w:t>
                        </w:r>
                      </w:fldSimple>
                      <w:r>
                        <w:t xml:space="preserve"> Prototype of the </w:t>
                      </w:r>
                      <w:proofErr w:type="spellStart"/>
                      <w:r>
                        <w:t>senors</w:t>
                      </w:r>
                      <w:bookmarkEnd w:id="136"/>
                      <w:proofErr w:type="spellEnd"/>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37" w:name="_Toc89086231"/>
                            <w:r>
                              <w:t xml:space="preserve">Figure </w:t>
                            </w:r>
                            <w:fldSimple w:instr=" SEQ Figure \* ARABIC ">
                              <w:r w:rsidR="00D402F5">
                                <w:rPr>
                                  <w:noProof/>
                                </w:rPr>
                                <w:t>14</w:t>
                              </w:r>
                            </w:fldSimple>
                            <w:r>
                              <w:t xml:space="preserve"> - Localization prototype</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01"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" stroked="f">
                <v:textbox style="mso-fit-shape-to-text:t" inset="0,0,0,0">
                  <w:txbxContent>
                    <w:p w14:paraId="34FEDB92" w14:textId="71303390" w:rsidR="00833E49" w:rsidRPr="00E22296" w:rsidRDefault="00833E49" w:rsidP="00833E49">
                      <w:pPr>
                        <w:pStyle w:val="Caption"/>
                        <w:jc w:val="center"/>
                        <w:rPr>
                          <w:noProof/>
                          <w:sz w:val="24"/>
                        </w:rPr>
                      </w:pPr>
                      <w:bookmarkStart w:id="138" w:name="_Toc89086231"/>
                      <w:r>
                        <w:t xml:space="preserve">Figure </w:t>
                      </w:r>
                      <w:fldSimple w:instr=" SEQ Figure \* ARABIC ">
                        <w:r w:rsidR="00D402F5">
                          <w:rPr>
                            <w:noProof/>
                          </w:rPr>
                          <w:t>14</w:t>
                        </w:r>
                      </w:fldSimple>
                      <w:r>
                        <w:t xml:space="preserve"> - Localization prototype</w:t>
                      </w:r>
                      <w:bookmarkEnd w:id="138"/>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39" w:name="_Toc89086232"/>
                            <w:r>
                              <w:t xml:space="preserve">Figure </w:t>
                            </w:r>
                            <w:fldSimple w:instr=" SEQ Figure \* ARABIC ">
                              <w:r w:rsidR="00D402F5">
                                <w:rPr>
                                  <w:noProof/>
                                </w:rPr>
                                <w:t>15</w:t>
                              </w:r>
                            </w:fldSimple>
                            <w:r>
                              <w:t xml:space="preserve"> Example of sensors usage</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02"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" stroked="f">
                <v:textbox style="mso-fit-shape-to-text:t" inset="0,0,0,0">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40" w:name="_Toc89086232"/>
                      <w:r>
                        <w:t xml:space="preserve">Figure </w:t>
                      </w:r>
                      <w:fldSimple w:instr=" SEQ Figure \* ARABIC ">
                        <w:r w:rsidR="00D402F5">
                          <w:rPr>
                            <w:noProof/>
                          </w:rPr>
                          <w:t>15</w:t>
                        </w:r>
                      </w:fldSimple>
                      <w:r>
                        <w:t xml:space="preserve"> Example of sensors usage</w:t>
                      </w:r>
                      <w:bookmarkEnd w:id="140"/>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41" w:name="_Toc89086233"/>
                            <w:r>
                              <w:t xml:space="preserve">Figure </w:t>
                            </w:r>
                            <w:fldSimple w:instr=" SEQ Figure \* ARABIC ">
                              <w:r>
                                <w:rPr>
                                  <w:noProof/>
                                </w:rPr>
                                <w:t>16</w:t>
                              </w:r>
                            </w:fldSimple>
                            <w:r>
                              <w:t xml:space="preserve"> </w:t>
                            </w:r>
                            <w:proofErr w:type="spellStart"/>
                            <w:r>
                              <w:t>Matlab</w:t>
                            </w:r>
                            <w:proofErr w:type="spellEnd"/>
                            <w:r>
                              <w:t xml:space="preserve"> graph showing distances</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03"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" stroked="f">
                <v:textbox style="mso-fit-shape-to-text:t" inset="0,0,0,0">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42" w:name="_Toc89086233"/>
                      <w:r>
                        <w:t xml:space="preserve">Figure </w:t>
                      </w:r>
                      <w:fldSimple w:instr=" SEQ Figure \* ARABIC ">
                        <w:r>
                          <w:rPr>
                            <w:noProof/>
                          </w:rPr>
                          <w:t>16</w:t>
                        </w:r>
                      </w:fldSimple>
                      <w:r>
                        <w:t xml:space="preserve"> </w:t>
                      </w:r>
                      <w:proofErr w:type="spellStart"/>
                      <w:r>
                        <w:t>Matlab</w:t>
                      </w:r>
                      <w:proofErr w:type="spellEnd"/>
                      <w:r>
                        <w:t xml:space="preserve"> graph showing distances</w:t>
                      </w:r>
                      <w:bookmarkEnd w:id="142"/>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5"/>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43"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44"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45" w:name="_Toc436143858"/>
      <w:bookmarkEnd w:id="143"/>
      <w:bookmarkEnd w:id="144"/>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46"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45"/>
      <w:bookmarkEnd w:id="146"/>
    </w:p>
    <w:p w14:paraId="5B965471" w14:textId="77777777" w:rsidR="00100166" w:rsidRPr="00E8117F" w:rsidRDefault="00100166" w:rsidP="00100166">
      <w:pPr>
        <w:ind w:firstLine="432"/>
        <w:jc w:val="both"/>
        <w:rPr>
          <w:rFonts w:asciiTheme="majorBidi" w:hAnsiTheme="majorBidi" w:cstheme="majorBidi"/>
        </w:rPr>
      </w:pPr>
      <w:bookmarkStart w:id="147"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Pr="00E8117F">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plainTextFormattedCitation":"[1]"},"properties":{"noteIndex":0},"schema":"https://github.com/citation-style-language/schema/raw/master/csl-citation.json"}</w:instrText>
      </w:r>
      <w:r w:rsidRPr="00E8117F">
        <w:rPr>
          <w:rFonts w:asciiTheme="majorBidi" w:hAnsiTheme="majorBidi" w:cstheme="majorBidi"/>
        </w:rPr>
        <w:fldChar w:fldCharType="separate"/>
      </w:r>
      <w:r w:rsidRPr="00E8117F">
        <w:rPr>
          <w:rFonts w:asciiTheme="majorBidi" w:hAnsiTheme="majorBidi" w:cstheme="majorBidi"/>
          <w:noProof/>
        </w:rPr>
        <w:t>[1]</w:t>
      </w:r>
      <w:r w:rsidRPr="00E8117F">
        <w:rPr>
          <w:rFonts w:asciiTheme="majorBidi" w:hAnsiTheme="majorBidi" w:cstheme="majorBidi"/>
        </w:rPr>
        <w:fldChar w:fldCharType="end"/>
      </w:r>
    </w:p>
    <w:p w14:paraId="708405A7" w14:textId="77777777" w:rsidR="0092020B" w:rsidRDefault="0092020B" w:rsidP="00F122C8">
      <w:bookmarkStart w:id="148" w:name="_Toc89086197"/>
    </w:p>
    <w:p w14:paraId="2C592584" w14:textId="7D24314B"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47"/>
      <w:bookmarkEnd w:id="148"/>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49"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50"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50"/>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FE09AD"/>
    <w:p w14:paraId="4D70A598" w14:textId="2D4E09AB" w:rsidR="001708A4" w:rsidRDefault="001708A4" w:rsidP="00FE09AD"/>
    <w:p w14:paraId="25D5B84B" w14:textId="77777777" w:rsidR="00FE09AD" w:rsidRPr="00E8117F" w:rsidRDefault="00FE09AD" w:rsidP="00FE09AD"/>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51" w:name="_Toc89086198"/>
      <w:r w:rsidRPr="00100166">
        <w:rPr>
          <w:rFonts w:asciiTheme="majorBidi" w:hAnsiTheme="majorBidi" w:cstheme="majorBidi"/>
          <w:b/>
          <w:bCs/>
          <w:caps/>
          <w:sz w:val="28"/>
          <w:szCs w:val="28"/>
        </w:rPr>
        <w:lastRenderedPageBreak/>
        <w:t>4.3</w:t>
      </w:r>
      <w:r w:rsidRPr="00100166">
        <w:rPr>
          <w:rFonts w:asciiTheme="majorBidi" w:hAnsiTheme="majorBidi" w:cstheme="majorBidi"/>
          <w:b/>
          <w:bCs/>
          <w:caps/>
          <w:sz w:val="28"/>
          <w:szCs w:val="28"/>
        </w:rPr>
        <w:tab/>
        <w:t>Environmental impact</w:t>
      </w:r>
      <w:bookmarkEnd w:id="149"/>
      <w:bookmarkEnd w:id="151"/>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52" w:name="_Toc436143861"/>
      <w:bookmarkStart w:id="153"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52"/>
      <w:bookmarkEnd w:id="153"/>
    </w:p>
    <w:p w14:paraId="0BF8E72A" w14:textId="77777777" w:rsidR="0075430C" w:rsidRPr="00E8117F" w:rsidRDefault="0075430C" w:rsidP="0075430C">
      <w:pPr>
        <w:pStyle w:val="Heading2"/>
        <w:rPr>
          <w:rFonts w:asciiTheme="majorBidi" w:hAnsiTheme="majorBidi"/>
          <w:b/>
          <w:bCs/>
          <w:color w:val="000000" w:themeColor="text1"/>
        </w:rPr>
      </w:pPr>
      <w:bookmarkStart w:id="154" w:name="_Toc88402929"/>
      <w:bookmarkStart w:id="155" w:name="_Toc89086200"/>
      <w:r w:rsidRPr="00E8117F">
        <w:rPr>
          <w:rFonts w:asciiTheme="majorBidi" w:hAnsiTheme="majorBidi"/>
          <w:b/>
          <w:bCs/>
          <w:color w:val="000000" w:themeColor="text1"/>
        </w:rPr>
        <w:t>Stereo camera</w:t>
      </w:r>
      <w:bookmarkEnd w:id="154"/>
      <w:bookmarkEnd w:id="155"/>
    </w:p>
    <w:p w14:paraId="66C8F412"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56" w:name="_Toc88402930"/>
      <w:bookmarkStart w:id="157" w:name="_Toc89086201"/>
      <w:r w:rsidRPr="00E8117F">
        <w:rPr>
          <w:rFonts w:asciiTheme="majorBidi" w:hAnsiTheme="majorBidi"/>
          <w:b/>
          <w:bCs/>
          <w:color w:val="000000" w:themeColor="text1"/>
        </w:rPr>
        <w:t>Motors</w:t>
      </w:r>
      <w:bookmarkEnd w:id="156"/>
      <w:bookmarkEnd w:id="157"/>
    </w:p>
    <w:p w14:paraId="5F5CF265"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19F271CE" w14:textId="77777777" w:rsidR="00100166" w:rsidRPr="00100166" w:rsidRDefault="00100166" w:rsidP="00100166">
      <w:pPr>
        <w:spacing w:line="360" w:lineRule="auto"/>
        <w:jc w:val="both"/>
        <w:rPr>
          <w:rFonts w:asciiTheme="majorBidi" w:hAnsiTheme="majorBidi" w:cstheme="majorBidi"/>
        </w:rPr>
      </w:pP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58" w:name="_Toc436143862"/>
      <w:bookmarkStart w:id="159"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58"/>
      <w:bookmarkEnd w:id="159"/>
    </w:p>
    <w:p w14:paraId="7EA75F2E" w14:textId="77777777" w:rsidR="0075430C" w:rsidRPr="00FE09AD" w:rsidRDefault="0075430C" w:rsidP="004542AC">
      <w:pPr>
        <w:keepNext/>
        <w:spacing w:before="100" w:beforeAutospacing="1" w:after="100" w:afterAutospacing="1" w:line="360" w:lineRule="auto"/>
        <w:ind w:firstLine="720"/>
        <w:jc w:val="both"/>
        <w:outlineLvl w:val="2"/>
        <w:rPr>
          <w:rFonts w:asciiTheme="majorBidi" w:hAnsiTheme="majorBidi" w:cstheme="majorBidi"/>
          <w:iCs/>
        </w:rPr>
      </w:pPr>
      <w:bookmarkStart w:id="160" w:name="_Toc89086203"/>
      <w:r w:rsidRPr="00FE09AD">
        <w:rPr>
          <w:rFonts w:asciiTheme="majorBidi" w:hAnsiTheme="majorBidi" w:cstheme="majorBidi"/>
          <w:iCs/>
        </w:rPr>
        <w:t>Robotics is a very interesting subject; the ever-growing revolution of robots is rapidly increasing. Technological advancements in engineering, automation, AI and machine learning will revolutionize the capabilities of robots and they will take over tasks that human laborers use to do.</w:t>
      </w:r>
      <w:bookmarkEnd w:id="160"/>
    </w:p>
    <w:p w14:paraId="75FB5DB8" w14:textId="77777777"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61" w:name="_Toc89086204"/>
      <w:r w:rsidRPr="00FE09AD">
        <w:rPr>
          <w:rFonts w:asciiTheme="majorBidi" w:hAnsiTheme="majorBidi" w:cstheme="majorBidi"/>
          <w:iCs/>
        </w:rPr>
        <w:t>The robotics industry growth will boost the economy and productivity. Furthermore, it will lead to many new jobs that are yet to exist. Consequently, around 20 million manufacturing jobs may be lost by 2030 to robots. However, robots can be much more efficient than humans at these jobs and can provide better outcomes. Moreover, humans can monitor these robots and make sure the job gets done well.</w:t>
      </w:r>
      <w:bookmarkEnd w:id="161"/>
    </w:p>
    <w:p w14:paraId="47475F58" w14:textId="5E16249D"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62" w:name="_Toc89086205"/>
      <w:r w:rsidRPr="00FE09AD">
        <w:rPr>
          <w:rFonts w:asciiTheme="majorBidi" w:hAnsiTheme="majorBidi" w:cstheme="majorBidi"/>
          <w:iCs/>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62"/>
    </w:p>
    <w:p w14:paraId="4AEDDCEF" w14:textId="22418D39" w:rsidR="00094B3F" w:rsidRDefault="00094B3F" w:rsidP="00094B3F">
      <w:pPr>
        <w:pStyle w:val="Heading1"/>
        <w:spacing w:before="100" w:beforeAutospacing="1" w:after="900" w:line="360" w:lineRule="auto"/>
        <w:rPr>
          <w:rFonts w:asciiTheme="majorBidi" w:hAnsiTheme="majorBidi" w:cstheme="majorBidi"/>
          <w:caps/>
        </w:rPr>
      </w:pPr>
    </w:p>
    <w:p w14:paraId="47D399B9" w14:textId="77777777" w:rsidR="00094B3F" w:rsidRPr="00094B3F" w:rsidRDefault="00094B3F" w:rsidP="00094B3F"/>
    <w:p w14:paraId="73D78D4F" w14:textId="3C52AE1A"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lastRenderedPageBreak/>
        <w:t>References</w:t>
      </w:r>
    </w:p>
    <w:p w14:paraId="2F5500FE"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1] J. </w:t>
      </w:r>
      <w:proofErr w:type="spellStart"/>
      <w:r w:rsidRPr="00E8117F">
        <w:rPr>
          <w:rFonts w:asciiTheme="majorBidi" w:hAnsiTheme="majorBidi" w:cstheme="majorBidi"/>
          <w:sz w:val="20"/>
          <w:szCs w:val="20"/>
        </w:rPr>
        <w:t>Waykule</w:t>
      </w:r>
      <w:proofErr w:type="spellEnd"/>
      <w:r w:rsidRPr="00E8117F">
        <w:rPr>
          <w:rFonts w:asciiTheme="majorBidi" w:hAnsiTheme="majorBidi" w:cstheme="majorBidi"/>
          <w:sz w:val="20"/>
          <w:szCs w:val="20"/>
        </w:rPr>
        <w:t>, "Smart Drone Delivery System", </w:t>
      </w:r>
      <w:r w:rsidRPr="00E8117F">
        <w:rPr>
          <w:rFonts w:asciiTheme="majorBidi" w:hAnsiTheme="majorBidi" w:cstheme="majorBidi"/>
          <w:i/>
          <w:iCs/>
          <w:sz w:val="20"/>
          <w:szCs w:val="20"/>
        </w:rPr>
        <w:t>https://www.researchgate.net/</w:t>
      </w:r>
      <w:r w:rsidRPr="00E8117F">
        <w:rPr>
          <w:rFonts w:asciiTheme="majorBidi" w:hAnsiTheme="majorBidi" w:cstheme="majorBidi"/>
          <w:sz w:val="20"/>
          <w:szCs w:val="20"/>
        </w:rPr>
        <w:t>, 2020. [Online]. Available: https://www.researchgate.net/publication/344513432_Smart_Drone_Delivery_System. [Accessed: 28- Sep- 2021]</w:t>
      </w:r>
    </w:p>
    <w:p w14:paraId="6B13DC53"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2] Source: Adapted from [1] </w:t>
      </w:r>
    </w:p>
    <w:p w14:paraId="73F84400"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3] "Prototype design of medical round supporting robot “</w:t>
      </w:r>
      <w:proofErr w:type="spellStart"/>
      <w:r w:rsidRPr="00E8117F">
        <w:rPr>
          <w:rFonts w:asciiTheme="majorBidi" w:hAnsiTheme="majorBidi" w:cstheme="majorBidi"/>
          <w:sz w:val="20"/>
          <w:szCs w:val="20"/>
        </w:rPr>
        <w:t>Terapio</w:t>
      </w:r>
      <w:proofErr w:type="spellEnd"/>
      <w:r w:rsidRPr="00E8117F">
        <w:rPr>
          <w:rFonts w:asciiTheme="majorBidi" w:hAnsiTheme="majorBidi" w:cstheme="majorBidi"/>
          <w:sz w:val="20"/>
          <w:szCs w:val="20"/>
        </w:rPr>
        <w:t>”",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1655AAEA"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4] Source: Adapted from [3].</w:t>
      </w:r>
    </w:p>
    <w:p w14:paraId="6F8A90AC"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 xml:space="preserve">[5] D. </w:t>
      </w:r>
      <w:proofErr w:type="spellStart"/>
      <w:r w:rsidRPr="00E8117F">
        <w:rPr>
          <w:rFonts w:asciiTheme="majorBidi" w:hAnsiTheme="majorBidi" w:cstheme="majorBidi"/>
          <w:sz w:val="20"/>
          <w:szCs w:val="20"/>
        </w:rPr>
        <w:t>Dhabale</w:t>
      </w:r>
      <w:proofErr w:type="spellEnd"/>
      <w:r w:rsidRPr="00E8117F">
        <w:rPr>
          <w:rFonts w:asciiTheme="majorBidi" w:hAnsiTheme="majorBidi" w:cstheme="majorBidi"/>
          <w:sz w:val="20"/>
          <w:szCs w:val="20"/>
        </w:rPr>
        <w:t>,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31DD0322"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6]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06CDF184" w14:textId="77777777" w:rsidR="00094B3F" w:rsidRPr="00E8117F" w:rsidRDefault="00094B3F" w:rsidP="00094B3F">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63" w:name="_Toc89086207"/>
      <w:r w:rsidRPr="00E8117F">
        <w:rPr>
          <w:rFonts w:asciiTheme="majorBidi" w:hAnsiTheme="majorBidi" w:cstheme="majorBidi"/>
          <w:iCs/>
          <w:sz w:val="20"/>
          <w:szCs w:val="20"/>
        </w:rPr>
        <w:t>[7]"How Robots Change the World - What automation really means for jobs, productivity and regions", Oxford Economics, 2021. [Online]. Available: https://www.oxfordeconomics.com/recent-releases/how-robots-change-the-world. [Accessed: 22- Nov- 2021]</w:t>
      </w:r>
      <w:bookmarkEnd w:id="163"/>
    </w:p>
    <w:p w14:paraId="25B71757"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sidRPr="00E8117F">
        <w:rPr>
          <w:rFonts w:asciiTheme="majorBidi" w:hAnsiTheme="majorBidi" w:cstheme="majorBidi"/>
          <w:b/>
          <w:bCs/>
          <w:sz w:val="20"/>
          <w:szCs w:val="20"/>
        </w:rPr>
        <w:fldChar w:fldCharType="begin" w:fldLock="1"/>
      </w:r>
      <w:r w:rsidRPr="00E8117F">
        <w:rPr>
          <w:rFonts w:asciiTheme="majorBidi" w:hAnsiTheme="majorBidi" w:cstheme="majorBidi"/>
          <w:b/>
          <w:bCs/>
          <w:sz w:val="20"/>
          <w:szCs w:val="20"/>
        </w:rPr>
        <w:instrText xml:space="preserve">ADDIN Mendeley Bibliography CSL_BIBLIOGRAPHY </w:instrText>
      </w:r>
      <w:r w:rsidRPr="00E8117F">
        <w:rPr>
          <w:rFonts w:asciiTheme="majorBidi" w:hAnsiTheme="majorBidi" w:cstheme="majorBidi"/>
          <w:b/>
          <w:bCs/>
          <w:sz w:val="20"/>
          <w:szCs w:val="20"/>
        </w:rPr>
        <w:fldChar w:fldCharType="separate"/>
      </w:r>
      <w:r w:rsidRPr="00E8117F">
        <w:rPr>
          <w:rFonts w:asciiTheme="majorBidi" w:hAnsiTheme="majorBidi" w:cstheme="majorBidi"/>
          <w:noProof/>
          <w:sz w:val="20"/>
        </w:rPr>
        <w:t>[8] “Battery Safety Testing and Certification | UL.” https://www.ul.com/services/battery-safety-testing (accessed Oct. 24, 2021).</w:t>
      </w:r>
      <w:r w:rsidRPr="00E8117F">
        <w:rPr>
          <w:rFonts w:asciiTheme="majorBidi" w:hAnsiTheme="majorBidi" w:cstheme="majorBidi"/>
          <w:b/>
          <w:bCs/>
          <w:sz w:val="20"/>
          <w:szCs w:val="20"/>
        </w:rPr>
        <w:fldChar w:fldCharType="end"/>
      </w:r>
    </w:p>
    <w:p w14:paraId="7C073BE5" w14:textId="77777777" w:rsidR="00094B3F" w:rsidRPr="00E8117F" w:rsidRDefault="00094B3F" w:rsidP="00094B3F">
      <w:pPr>
        <w:rPr>
          <w:rFonts w:asciiTheme="majorBidi" w:hAnsiTheme="majorBidi" w:cstheme="majorBidi"/>
        </w:rPr>
      </w:pPr>
    </w:p>
    <w:p w14:paraId="3C91B17C" w14:textId="77777777" w:rsidR="00094B3F" w:rsidRPr="00E8117F" w:rsidRDefault="00094B3F" w:rsidP="00094B3F">
      <w:pPr>
        <w:spacing w:after="160" w:line="259" w:lineRule="auto"/>
        <w:ind w:firstLine="720"/>
        <w:jc w:val="both"/>
        <w:rPr>
          <w:rFonts w:asciiTheme="majorBidi" w:eastAsiaTheme="minorHAnsi" w:hAnsiTheme="majorBidi" w:cstheme="majorBidi"/>
          <w:sz w:val="22"/>
          <w:szCs w:val="22"/>
          <w:lang w:eastAsia="en-US"/>
        </w:rPr>
      </w:pPr>
    </w:p>
    <w:p w14:paraId="128783CA" w14:textId="77777777" w:rsidR="00094B3F" w:rsidRPr="00E8117F" w:rsidRDefault="00094B3F" w:rsidP="0075430C">
      <w:pPr>
        <w:keepNext/>
        <w:spacing w:before="100" w:beforeAutospacing="1" w:after="100" w:afterAutospacing="1" w:line="360" w:lineRule="auto"/>
        <w:jc w:val="both"/>
        <w:outlineLvl w:val="2"/>
        <w:rPr>
          <w:rFonts w:asciiTheme="majorBidi" w:hAnsiTheme="majorBidi" w:cstheme="majorBidi"/>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549D8A44" w14:textId="0AE25408"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27BE5B2C" w14:textId="77777777"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3228DE82" w14:textId="64ED01F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2073E56" w14:textId="4283185F" w:rsidR="00A76916" w:rsidRDefault="00A76916" w:rsidP="00A76916">
      <w:pPr>
        <w:pStyle w:val="Heading1"/>
        <w:spacing w:before="100" w:beforeAutospacing="1" w:after="900" w:line="360" w:lineRule="auto"/>
        <w:rPr>
          <w:rFonts w:asciiTheme="majorBidi" w:hAnsiTheme="majorBidi" w:cstheme="majorBidi"/>
          <w:caps/>
          <w:sz w:val="28"/>
          <w:szCs w:val="28"/>
        </w:rPr>
      </w:pPr>
      <w:bookmarkStart w:id="164" w:name="_Toc436143863"/>
      <w:bookmarkStart w:id="165" w:name="_Toc89086206"/>
      <w:r>
        <w:rPr>
          <w:rFonts w:asciiTheme="majorBidi" w:hAnsiTheme="majorBidi" w:cstheme="majorBidi"/>
          <w:caps/>
          <w:sz w:val="28"/>
          <w:szCs w:val="28"/>
        </w:rPr>
        <w:lastRenderedPageBreak/>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66" w:name="_Toc64849983"/>
      <w:r w:rsidRPr="004A3D33">
        <w:rPr>
          <w:rFonts w:asciiTheme="majorBidi" w:hAnsiTheme="majorBidi" w:cstheme="majorBidi"/>
          <w:color w:val="2F5496" w:themeColor="accent1" w:themeShade="BF"/>
          <w:sz w:val="36"/>
          <w:szCs w:val="36"/>
        </w:rPr>
        <w:t xml:space="preserve">King </w:t>
      </w:r>
      <w:proofErr w:type="spellStart"/>
      <w:r w:rsidRPr="004A3D33">
        <w:rPr>
          <w:rFonts w:asciiTheme="majorBidi" w:hAnsiTheme="majorBidi" w:cstheme="majorBidi"/>
          <w:color w:val="2F5496" w:themeColor="accent1" w:themeShade="BF"/>
          <w:sz w:val="36"/>
          <w:szCs w:val="36"/>
        </w:rPr>
        <w:t>Abdulaziz</w:t>
      </w:r>
      <w:proofErr w:type="spellEnd"/>
      <w:r w:rsidRPr="004A3D33">
        <w:rPr>
          <w:rFonts w:asciiTheme="majorBidi" w:hAnsiTheme="majorBidi" w:cstheme="majorBidi"/>
          <w:color w:val="2F5496" w:themeColor="accent1" w:themeShade="BF"/>
          <w:sz w:val="36"/>
          <w:szCs w:val="36"/>
        </w:rPr>
        <w:t xml:space="preserve"> University - Faculty of Engineering – </w:t>
      </w:r>
      <w:bookmarkEnd w:id="166"/>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r w:rsidRPr="00383CB6">
              <w:rPr>
                <w:rFonts w:asciiTheme="majorBidi" w:hAnsiTheme="majorBidi" w:cstheme="majorBidi"/>
              </w:rPr>
              <w:t>Muhannad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lang w:eastAsia="zh-CN"/>
        </w:rPr>
        <w:id w:val="-809712918"/>
        <w:docPartObj>
          <w:docPartGallery w:val="Table of Contents"/>
          <w:docPartUnique/>
        </w:docPartObj>
      </w:sdtPr>
      <w:sdtEndPr>
        <w:rPr>
          <w:rFonts w:eastAsia="SimSun" w:cs="Times New Roman"/>
          <w:b/>
          <w:bCs/>
          <w:noProof/>
          <w:sz w:val="24"/>
          <w:szCs w:val="24"/>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7777777" w:rsidR="008C0BA4" w:rsidRDefault="008C0BA4" w:rsidP="008C0BA4">
          <w:pPr>
            <w:pStyle w:val="TOC1"/>
            <w:rPr>
              <w:rFonts w:eastAsiaTheme="minorEastAsia"/>
              <w:noProof/>
              <w:rtl/>
            </w:rPr>
          </w:pPr>
          <w:r w:rsidRPr="00773EC7">
            <w:rPr>
              <w:rFonts w:asciiTheme="majorBidi" w:hAnsiTheme="majorBidi" w:cstheme="majorBidi"/>
              <w:b w:val="0"/>
              <w:bCs w:val="0"/>
            </w:rPr>
            <w:fldChar w:fldCharType="begin"/>
          </w:r>
          <w:r w:rsidRPr="00773EC7">
            <w:rPr>
              <w:rFonts w:asciiTheme="majorBidi" w:hAnsiTheme="majorBidi" w:cstheme="majorBidi"/>
            </w:rPr>
            <w:instrText xml:space="preserve"> TOC \o "1-3" \h \z \u </w:instrText>
          </w:r>
          <w:r w:rsidRPr="00773EC7">
            <w:rPr>
              <w:rFonts w:asciiTheme="majorBidi" w:hAnsiTheme="majorBidi" w:cstheme="majorBidi"/>
              <w:b w:val="0"/>
              <w:bCs w:val="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6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3CD7073" w14:textId="77777777" w:rsidR="008C0BA4" w:rsidRDefault="00FE7925" w:rsidP="008C0BA4">
          <w:pPr>
            <w:pStyle w:val="TOC1"/>
            <w:rPr>
              <w:rFonts w:eastAsiaTheme="minorEastAsia"/>
              <w:noProof/>
              <w:rtl/>
            </w:rPr>
          </w:pPr>
          <w:hyperlink w:anchor="_Toc85208265" w:history="1">
            <w:r w:rsidR="008C0BA4" w:rsidRPr="00594582">
              <w:rPr>
                <w:rStyle w:val="Hyperlink"/>
                <w:rFonts w:asciiTheme="majorBidi" w:hAnsiTheme="majorBidi"/>
                <w:noProof/>
              </w:rPr>
              <w:t>Introduct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5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3</w:t>
            </w:r>
            <w:r w:rsidR="008C0BA4">
              <w:rPr>
                <w:noProof/>
                <w:webHidden/>
                <w:rtl/>
              </w:rPr>
              <w:fldChar w:fldCharType="end"/>
            </w:r>
          </w:hyperlink>
        </w:p>
        <w:p w14:paraId="4B5FBA74" w14:textId="77777777" w:rsidR="008C0BA4" w:rsidRDefault="00FE7925" w:rsidP="008C0BA4">
          <w:pPr>
            <w:pStyle w:val="TOC1"/>
            <w:rPr>
              <w:rFonts w:eastAsiaTheme="minorEastAsia"/>
              <w:noProof/>
              <w:rtl/>
            </w:rPr>
          </w:pPr>
          <w:hyperlink w:anchor="_Toc85208266" w:history="1">
            <w:r w:rsidR="008C0BA4" w:rsidRPr="00594582">
              <w:rPr>
                <w:rStyle w:val="Hyperlink"/>
                <w:rFonts w:asciiTheme="majorBidi" w:hAnsiTheme="majorBidi"/>
                <w:noProof/>
              </w:rPr>
              <w:t>Engineering Dilemma</w:t>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6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3280C357" w14:textId="77777777" w:rsidR="008C0BA4" w:rsidRDefault="00FE7925" w:rsidP="008C0BA4">
          <w:pPr>
            <w:pStyle w:val="TOC1"/>
            <w:rPr>
              <w:rFonts w:eastAsiaTheme="minorEastAsia"/>
              <w:noProof/>
              <w:rtl/>
            </w:rPr>
          </w:pPr>
          <w:hyperlink w:anchor="_Toc85208267" w:history="1">
            <w:r w:rsidR="008C0BA4" w:rsidRPr="00594582">
              <w:rPr>
                <w:rStyle w:val="Hyperlink"/>
                <w:rFonts w:asciiTheme="majorBidi" w:hAnsiTheme="majorBidi"/>
                <w:noProof/>
              </w:rPr>
              <w:t>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7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10D2BA39" w14:textId="77777777" w:rsidR="008C0BA4" w:rsidRDefault="00FE7925" w:rsidP="008C0BA4">
          <w:pPr>
            <w:pStyle w:val="TOC2"/>
            <w:tabs>
              <w:tab w:val="left" w:pos="1996"/>
            </w:tabs>
            <w:rPr>
              <w:rFonts w:eastAsiaTheme="minorEastAsia"/>
              <w:noProof/>
              <w:rtl/>
            </w:rPr>
          </w:pPr>
          <w:hyperlink w:anchor="_Toc85208268" w:history="1">
            <w:r w:rsidR="008C0BA4" w:rsidRPr="00594582">
              <w:rPr>
                <w:rStyle w:val="Hyperlink"/>
                <w:rFonts w:asciiTheme="majorBidi" w:hAnsiTheme="majorBidi"/>
                <w:noProof/>
              </w:rPr>
              <w:t>A)</w:t>
            </w:r>
            <w:r w:rsidR="008C0BA4">
              <w:rPr>
                <w:rStyle w:val="Hyperlink"/>
                <w:rFonts w:asciiTheme="majorBidi" w:hAnsiTheme="majorBidi"/>
                <w:noProof/>
              </w:rPr>
              <w:t xml:space="preserve"> </w:t>
            </w:r>
            <w:r w:rsidR="008C0BA4" w:rsidRPr="00594582">
              <w:rPr>
                <w:rStyle w:val="Hyperlink"/>
                <w:rFonts w:asciiTheme="majorBidi" w:hAnsiTheme="majorBidi"/>
                <w:noProof/>
              </w:rPr>
              <w:t>First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8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7F3ED978" w14:textId="77777777" w:rsidR="008C0BA4" w:rsidRDefault="00FE7925" w:rsidP="008C0BA4">
          <w:pPr>
            <w:pStyle w:val="TOC2"/>
            <w:tabs>
              <w:tab w:val="left" w:pos="2240"/>
            </w:tabs>
            <w:rPr>
              <w:rFonts w:eastAsiaTheme="minorEastAsia"/>
              <w:noProof/>
              <w:rtl/>
            </w:rPr>
          </w:pPr>
          <w:hyperlink w:anchor="_Toc85208269" w:history="1">
            <w:r w:rsidR="008C0BA4" w:rsidRPr="00594582">
              <w:rPr>
                <w:rStyle w:val="Hyperlink"/>
                <w:rFonts w:asciiTheme="majorBidi" w:hAnsiTheme="majorBidi"/>
                <w:noProof/>
              </w:rPr>
              <w:t>B)</w:t>
            </w:r>
            <w:r w:rsidR="008C0BA4">
              <w:rPr>
                <w:rStyle w:val="Hyperlink"/>
                <w:rFonts w:asciiTheme="majorBidi" w:hAnsiTheme="majorBidi"/>
                <w:noProof/>
              </w:rPr>
              <w:t xml:space="preserve"> </w:t>
            </w:r>
            <w:r w:rsidR="008C0BA4" w:rsidRPr="00594582">
              <w:rPr>
                <w:rStyle w:val="Hyperlink"/>
                <w:rFonts w:asciiTheme="majorBidi" w:hAnsiTheme="majorBidi"/>
                <w:noProof/>
              </w:rPr>
              <w:t>Secon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9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2929DCB6" w14:textId="77777777" w:rsidR="008C0BA4" w:rsidRDefault="00FE7925" w:rsidP="008C0BA4">
          <w:pPr>
            <w:pStyle w:val="TOC2"/>
            <w:tabs>
              <w:tab w:val="left" w:pos="2082"/>
            </w:tabs>
            <w:rPr>
              <w:rFonts w:eastAsiaTheme="minorEastAsia"/>
              <w:noProof/>
              <w:rtl/>
            </w:rPr>
          </w:pPr>
          <w:hyperlink w:anchor="_Toc85208270" w:history="1">
            <w:r w:rsidR="008C0BA4" w:rsidRPr="00594582">
              <w:rPr>
                <w:rStyle w:val="Hyperlink"/>
                <w:rFonts w:asciiTheme="majorBidi" w:hAnsiTheme="majorBidi"/>
                <w:noProof/>
              </w:rPr>
              <w:t>C)</w:t>
            </w:r>
            <w:r w:rsidR="008C0BA4">
              <w:rPr>
                <w:rStyle w:val="Hyperlink"/>
                <w:rFonts w:asciiTheme="majorBidi" w:hAnsiTheme="majorBidi"/>
                <w:noProof/>
              </w:rPr>
              <w:t xml:space="preserve"> </w:t>
            </w:r>
            <w:r w:rsidR="008C0BA4" w:rsidRPr="00594582">
              <w:rPr>
                <w:rStyle w:val="Hyperlink"/>
                <w:rFonts w:asciiTheme="majorBidi" w:hAnsiTheme="majorBidi"/>
                <w:noProof/>
              </w:rPr>
              <w:t>Thir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0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604FF5E" w14:textId="77777777" w:rsidR="008C0BA4" w:rsidRDefault="00FE7925" w:rsidP="008C0BA4">
          <w:pPr>
            <w:pStyle w:val="TOC2"/>
            <w:tabs>
              <w:tab w:val="left" w:pos="2180"/>
            </w:tabs>
            <w:rPr>
              <w:rFonts w:eastAsiaTheme="minorEastAsia"/>
              <w:noProof/>
              <w:rtl/>
            </w:rPr>
          </w:pPr>
          <w:hyperlink w:anchor="_Toc85208271" w:history="1">
            <w:r w:rsidR="008C0BA4" w:rsidRPr="00594582">
              <w:rPr>
                <w:rStyle w:val="Hyperlink"/>
                <w:rFonts w:asciiTheme="majorBidi" w:hAnsiTheme="majorBidi"/>
                <w:noProof/>
              </w:rPr>
              <w:t>D)</w:t>
            </w:r>
            <w:r w:rsidR="008C0BA4">
              <w:rPr>
                <w:rStyle w:val="Hyperlink"/>
                <w:rFonts w:asciiTheme="majorBidi" w:hAnsiTheme="majorBidi"/>
                <w:noProof/>
              </w:rPr>
              <w:t xml:space="preserve"> </w:t>
            </w:r>
            <w:r w:rsidR="008C0BA4" w:rsidRPr="00594582">
              <w:rPr>
                <w:rStyle w:val="Hyperlink"/>
                <w:rFonts w:asciiTheme="majorBidi" w:hAnsiTheme="majorBidi"/>
                <w:noProof/>
              </w:rPr>
              <w:t>Fourth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1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8C59D67" w14:textId="77777777" w:rsidR="008C0BA4" w:rsidRDefault="00FE7925" w:rsidP="008C0BA4">
          <w:pPr>
            <w:pStyle w:val="TOC1"/>
            <w:rPr>
              <w:rFonts w:eastAsiaTheme="minorEastAsia"/>
              <w:noProof/>
              <w:rtl/>
            </w:rPr>
          </w:pPr>
          <w:hyperlink w:anchor="_Toc85208272" w:history="1">
            <w:r w:rsidR="008C0BA4" w:rsidRPr="00594582">
              <w:rPr>
                <w:rStyle w:val="Hyperlink"/>
                <w:rFonts w:asciiTheme="majorBidi" w:hAnsiTheme="majorBidi"/>
                <w:noProof/>
              </w:rPr>
              <w:t>Ethical 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2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034539B" w14:textId="77777777" w:rsidR="008C0BA4" w:rsidRDefault="00FE7925" w:rsidP="008C0BA4">
          <w:pPr>
            <w:pStyle w:val="TOC1"/>
            <w:rPr>
              <w:rFonts w:eastAsiaTheme="minorEastAsia"/>
              <w:noProof/>
              <w:rtl/>
            </w:rPr>
          </w:pPr>
          <w:hyperlink w:anchor="_Toc85208273" w:history="1">
            <w:r w:rsidR="008C0BA4" w:rsidRPr="00594582">
              <w:rPr>
                <w:rStyle w:val="Hyperlink"/>
                <w:rFonts w:asciiTheme="majorBidi" w:hAnsiTheme="majorBidi"/>
                <w:noProof/>
              </w:rPr>
              <w:t>Conclu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3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52783D52" w14:textId="77777777" w:rsidR="008C0BA4" w:rsidRDefault="00FE7925" w:rsidP="008C0BA4">
          <w:pPr>
            <w:pStyle w:val="TOC1"/>
            <w:rPr>
              <w:rFonts w:eastAsiaTheme="minorEastAsia"/>
              <w:noProof/>
              <w:rtl/>
            </w:rPr>
          </w:pPr>
          <w:hyperlink w:anchor="_Toc85208274" w:history="1">
            <w:r w:rsidR="008C0BA4" w:rsidRPr="00594582">
              <w:rPr>
                <w:rStyle w:val="Hyperlink"/>
                <w:noProof/>
              </w:rPr>
              <w:t>References</w:t>
            </w:r>
            <w:r w:rsidR="008C0BA4">
              <w:rPr>
                <w:rStyle w:val="Hyperlink"/>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4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2664C605" w14:textId="77777777" w:rsidR="008C0BA4" w:rsidRPr="00B40673" w:rsidRDefault="008C0BA4" w:rsidP="008C0BA4">
      <w:pPr>
        <w:pStyle w:val="Heading1"/>
        <w:rPr>
          <w:rFonts w:asciiTheme="majorBidi" w:hAnsiTheme="majorBidi"/>
        </w:rPr>
      </w:pPr>
      <w:bookmarkStart w:id="167" w:name="_Toc85208264"/>
      <w:r w:rsidRPr="00B40673">
        <w:rPr>
          <w:rFonts w:asciiTheme="majorBidi" w:hAnsiTheme="majorBidi"/>
        </w:rPr>
        <w:lastRenderedPageBreak/>
        <w:t>Saudi Council Code of Ethics</w:t>
      </w:r>
      <w:bookmarkEnd w:id="167"/>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truthfulness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End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77777777" w:rsidR="008C0BA4" w:rsidRPr="007F7E51" w:rsidRDefault="008C0BA4" w:rsidP="008C0BA4">
      <w:pPr>
        <w:ind w:firstLine="720"/>
        <w:jc w:val="both"/>
        <w:rPr>
          <w:rFonts w:asciiTheme="majorBidi" w:hAnsiTheme="majorBidi" w:cstheme="majorBidi"/>
        </w:rPr>
      </w:pPr>
    </w:p>
    <w:p w14:paraId="694C733E"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One:</w:t>
      </w:r>
      <w:r w:rsidRPr="0026717A">
        <w:rPr>
          <w:rFonts w:asciiTheme="majorBidi" w:hAnsiTheme="majorBidi" w:cstheme="majorBidi"/>
          <w:bdr w:val="none" w:sz="0" w:space="0" w:color="auto" w:frame="1"/>
        </w:rPr>
        <w:t xml:space="preserve"> Every engineer should build her/his professional reputation based on efficiency and proficiency of her/his services, and away from unfair competition with others.</w:t>
      </w:r>
    </w:p>
    <w:p w14:paraId="34EDF747"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wo:</w:t>
      </w:r>
      <w:r w:rsidRPr="0026717A">
        <w:rPr>
          <w:rFonts w:asciiTheme="majorBidi" w:hAnsiTheme="majorBidi" w:cstheme="majorBidi"/>
          <w:bdr w:val="none" w:sz="0" w:space="0" w:color="auto" w:frame="1"/>
        </w:rPr>
        <w:t xml:space="preserve"> Every engineer should seek to develop her/his personal abilities and efficiency, and should also provide professional development opportunities for engineers and technicians working under his supervision.</w:t>
      </w:r>
    </w:p>
    <w:p w14:paraId="28342BE5"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hree:</w:t>
      </w:r>
      <w:r w:rsidRPr="0026717A">
        <w:rPr>
          <w:rFonts w:asciiTheme="majorBidi" w:hAnsiTheme="majorBidi" w:cstheme="majorBidi"/>
          <w:bdr w:val="none" w:sz="0" w:space="0" w:color="auto" w:frame="1"/>
        </w:rPr>
        <w:t xml:space="preserve"> 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7484C682"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our:</w:t>
      </w:r>
      <w:r w:rsidRPr="0026717A">
        <w:rPr>
          <w:rFonts w:asciiTheme="majorBidi" w:hAnsiTheme="majorBidi" w:cstheme="majorBidi"/>
          <w:bdr w:val="none" w:sz="0" w:space="0" w:color="auto" w:frame="1"/>
        </w:rPr>
        <w:t xml:space="preserve"> Regarding professional issues, </w:t>
      </w:r>
      <w:proofErr w:type="gramStart"/>
      <w:r w:rsidRPr="0026717A">
        <w:rPr>
          <w:rFonts w:asciiTheme="majorBidi" w:hAnsiTheme="majorBidi" w:cstheme="majorBidi"/>
          <w:bdr w:val="none" w:sz="0" w:space="0" w:color="auto" w:frame="1"/>
        </w:rPr>
        <w:t>Every</w:t>
      </w:r>
      <w:proofErr w:type="gramEnd"/>
      <w:r w:rsidRPr="0026717A">
        <w:rPr>
          <w:rFonts w:asciiTheme="majorBidi" w:hAnsiTheme="majorBidi" w:cstheme="majorBidi"/>
          <w:bdr w:val="none" w:sz="0" w:space="0" w:color="auto" w:frame="1"/>
        </w:rPr>
        <w:t xml:space="preserve"> engineer shall act as a careful agent to the employer, and shall avoid any conflict of interests.</w:t>
      </w:r>
    </w:p>
    <w:p w14:paraId="24C04CA9"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ive:</w:t>
      </w:r>
      <w:r w:rsidRPr="0026717A">
        <w:rPr>
          <w:rFonts w:asciiTheme="majorBidi" w:hAnsiTheme="majorBidi" w:cstheme="majorBidi"/>
          <w:bdr w:val="none" w:sz="0" w:space="0" w:color="auto" w:frame="1"/>
        </w:rPr>
        <w:t xml:space="preserve"> When submitting her/his ideas, views and decisions, every engineer should be keen to be objective and honest and confined to her/his field of expertise and professional experience.</w:t>
      </w:r>
    </w:p>
    <w:p w14:paraId="0049A460"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Six:</w:t>
      </w:r>
      <w:r w:rsidRPr="0026717A">
        <w:rPr>
          <w:rFonts w:asciiTheme="majorBidi" w:hAnsiTheme="majorBidi" w:cstheme="majorBidi"/>
          <w:bdr w:val="none" w:sz="0" w:space="0" w:color="auto" w:frame="1"/>
        </w:rPr>
        <w:t xml:space="preserve"> When providing professional services, every engineer seeks to apply the highest standards of safety and environmental protection in order to achieve the public interest of individuals and society.</w:t>
      </w:r>
    </w:p>
    <w:p w14:paraId="24339419" w14:textId="77777777" w:rsidR="008C0BA4" w:rsidRDefault="008C0BA4" w:rsidP="008C0BA4"/>
    <w:p w14:paraId="69C556C7" w14:textId="77777777" w:rsidR="008C0BA4" w:rsidRDefault="008C0BA4" w:rsidP="008C0BA4"/>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68" w:name="_Toc85208265"/>
      <w:r w:rsidRPr="002B27F4">
        <w:rPr>
          <w:rFonts w:asciiTheme="majorBidi" w:hAnsiTheme="majorBidi"/>
        </w:rPr>
        <w:lastRenderedPageBreak/>
        <w:t>Introduction</w:t>
      </w:r>
      <w:bookmarkEnd w:id="168"/>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69" w:name="_Toc85208266"/>
      <w:r w:rsidRPr="0044304A">
        <w:rPr>
          <w:rFonts w:asciiTheme="majorBidi" w:hAnsiTheme="majorBidi"/>
        </w:rPr>
        <w:t>Engineering Dilemma</w:t>
      </w:r>
      <w:bookmarkEnd w:id="169"/>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has to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pStyle w:val="ListParagraph"/>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pStyle w:val="ListParagraph"/>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70" w:name="_Toc85208267"/>
      <w:r w:rsidRPr="006A01DC">
        <w:rPr>
          <w:rFonts w:asciiTheme="majorBidi" w:hAnsiTheme="majorBidi"/>
        </w:rPr>
        <w:t>Discussion</w:t>
      </w:r>
      <w:bookmarkEnd w:id="170"/>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Muhammad now is in a difficult situation where he has to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71" w:name="_Toc85208268"/>
      <w:r w:rsidRPr="00674566">
        <w:rPr>
          <w:rFonts w:asciiTheme="majorBidi" w:hAnsiTheme="majorBidi"/>
        </w:rPr>
        <w:t>First Scenario</w:t>
      </w:r>
      <w:bookmarkEnd w:id="171"/>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and also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72" w:name="_Toc85208269"/>
      <w:r>
        <w:rPr>
          <w:rFonts w:asciiTheme="majorBidi" w:hAnsiTheme="majorBidi"/>
        </w:rPr>
        <w:t xml:space="preserve">Second </w:t>
      </w:r>
      <w:r w:rsidRPr="00674566">
        <w:rPr>
          <w:rFonts w:asciiTheme="majorBidi" w:hAnsiTheme="majorBidi"/>
        </w:rPr>
        <w:t>Scenario</w:t>
      </w:r>
      <w:bookmarkEnd w:id="172"/>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73" w:name="_Toc85208270"/>
      <w:r w:rsidRPr="002D5AFD">
        <w:rPr>
          <w:rFonts w:asciiTheme="majorBidi" w:hAnsiTheme="majorBidi"/>
        </w:rPr>
        <w:t>Third Scenario</w:t>
      </w:r>
      <w:bookmarkEnd w:id="173"/>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74" w:name="_Toc85208271"/>
      <w:r w:rsidRPr="002D5AFD">
        <w:rPr>
          <w:rFonts w:asciiTheme="majorBidi" w:hAnsiTheme="majorBidi"/>
        </w:rPr>
        <w:t>Fourth Scenario</w:t>
      </w:r>
      <w:bookmarkEnd w:id="174"/>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 xml:space="preserve">One Scenario happens if Mohammad immediately refused Ahmad offer, and reported that to the responsible department so they can take any required actions to save the future of the company. Although this decision may lead to ending a friendship that lasted for more than ten years, but it is an ethical decision and the most recommended action </w:t>
      </w:r>
      <w:proofErr w:type="gramStart"/>
      <w:r w:rsidRPr="002D5AFD">
        <w:rPr>
          <w:rFonts w:asciiTheme="majorBidi" w:hAnsiTheme="majorBidi" w:cstheme="majorBidi"/>
        </w:rPr>
        <w:t>As</w:t>
      </w:r>
      <w:proofErr w:type="gramEnd"/>
      <w:r w:rsidRPr="002D5AFD">
        <w:rPr>
          <w:rFonts w:asciiTheme="majorBidi" w:hAnsiTheme="majorBidi" w:cstheme="majorBidi"/>
        </w:rPr>
        <w:t xml:space="preserve">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in order to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75" w:name="_Toc85208272"/>
      <w:r w:rsidRPr="00730AE7">
        <w:rPr>
          <w:rFonts w:asciiTheme="majorBidi" w:hAnsiTheme="majorBidi"/>
        </w:rPr>
        <w:t>Ethical Discussion</w:t>
      </w:r>
      <w:bookmarkEnd w:id="175"/>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many cases it could be difficult to choose from the different possible actions. As in this case, the friendship was a ten year</w:t>
      </w:r>
      <w:r>
        <w:rPr>
          <w:rFonts w:asciiTheme="majorBidi" w:hAnsiTheme="majorBidi" w:cstheme="majorBidi"/>
        </w:rPr>
        <w:t>s</w:t>
      </w:r>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76" w:name="_Toc85208273"/>
      <w:r w:rsidRPr="009918CC">
        <w:rPr>
          <w:rFonts w:asciiTheme="majorBidi" w:hAnsiTheme="majorBidi"/>
        </w:rPr>
        <w:lastRenderedPageBreak/>
        <w:t>Conclusion</w:t>
      </w:r>
      <w:bookmarkEnd w:id="176"/>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In this report, we have discussed a study case where an engineer has to make a decision, the different decision the engineer takes have different consequences some could be more ethical than other, and some may harm the engineer career and the society, and we consider them as unethical decisions. We also discussed the possible scenarios for the case study, and considered the best available decision where no ethical violation occurred.</w:t>
      </w:r>
    </w:p>
    <w:bookmarkStart w:id="177" w:name="_Toc85208274" w:displacedByCustomXml="next"/>
    <w:sdt>
      <w:sdtPr>
        <w:rPr>
          <w:rFonts w:asciiTheme="majorBidi" w:eastAsiaTheme="minorHAnsi" w:hAnsiTheme="majorBidi" w:cstheme="minorBidi"/>
          <w:b w:val="0"/>
          <w:bCs w:val="0"/>
          <w:kern w:val="0"/>
          <w:sz w:val="22"/>
          <w:szCs w:val="22"/>
        </w:rPr>
        <w:id w:val="1071465820"/>
        <w:docPartObj>
          <w:docPartGallery w:val="Bibliographies"/>
          <w:docPartUnique/>
        </w:docPartObj>
      </w:sdtPr>
      <w:sdtEndPr>
        <w:rPr>
          <w:rFonts w:ascii="Times New Roman" w:eastAsia="SimSun" w:hAnsi="Times New Roman" w:cs="Times New Roman"/>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77"/>
        </w:p>
        <w:sdt>
          <w:sdtPr>
            <w:rPr>
              <w:rFonts w:ascii="Times New Roman" w:eastAsia="SimSun" w:hAnsi="Times New Roman" w:cs="Times New Roman"/>
              <w:sz w:val="24"/>
              <w:szCs w:val="24"/>
              <w:lang w:eastAsia="zh-CN"/>
            </w:rPr>
            <w:id w:val="-573587230"/>
            <w:bibliography/>
          </w:sdt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lastRenderedPageBreak/>
        <w:t>EE-499</w:t>
      </w:r>
    </w:p>
    <w:p w14:paraId="0B311A4A" w14:textId="77777777" w:rsidR="00007CA0" w:rsidRPr="00B2049D" w:rsidRDefault="00007CA0" w:rsidP="00007CA0">
      <w:pPr>
        <w:pStyle w:val="Header"/>
        <w:rPr>
          <w:b/>
          <w:bCs/>
        </w:rPr>
      </w:pPr>
      <w:r>
        <w:rPr>
          <w:b/>
          <w:bCs/>
        </w:rPr>
        <w:t>Name:</w:t>
      </w:r>
      <w:r w:rsidRPr="00B2049D">
        <w:rPr>
          <w:b/>
          <w:bCs/>
        </w:rPr>
        <w:t xml:space="preserve"> </w:t>
      </w:r>
      <w:r>
        <w:rPr>
          <w:b/>
          <w:bCs/>
        </w:rPr>
        <w:t>Sulaiman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77777777" w:rsidR="00094B3F" w:rsidRPr="0060741A" w:rsidRDefault="00094B3F" w:rsidP="00094B3F">
      <w:pPr>
        <w:jc w:val="both"/>
        <w:rPr>
          <w:rFonts w:asciiTheme="majorBidi" w:hAnsiTheme="majorBidi" w:cstheme="majorBidi"/>
          <w:b/>
          <w:bCs/>
        </w:rPr>
      </w:pPr>
      <w:r w:rsidRPr="0060741A">
        <w:rPr>
          <w:rFonts w:asciiTheme="majorBidi" w:hAnsiTheme="majorBidi" w:cstheme="majorBidi"/>
          <w:b/>
          <w:bCs/>
        </w:rPr>
        <w:t>General rules:</w:t>
      </w:r>
    </w:p>
    <w:p w14:paraId="5EEC1569"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One:</w:t>
      </w:r>
      <w:r w:rsidRPr="0060741A">
        <w:rPr>
          <w:rFonts w:asciiTheme="majorBidi" w:hAnsiTheme="majorBidi" w:cstheme="majorBidi"/>
        </w:rPr>
        <w:t xml:space="preserve"> Every engineer should build her/his professional reputation based on efficiency and proficiency of her/his services, and away from unfair competition with others.</w:t>
      </w:r>
    </w:p>
    <w:p w14:paraId="21FE4EAA" w14:textId="77777777" w:rsidR="00094B3F" w:rsidRPr="0060741A" w:rsidRDefault="00094B3F" w:rsidP="00094B3F">
      <w:pPr>
        <w:jc w:val="both"/>
        <w:rPr>
          <w:rFonts w:asciiTheme="majorBidi" w:hAnsiTheme="majorBidi" w:cstheme="majorBidi"/>
        </w:rPr>
      </w:pPr>
    </w:p>
    <w:p w14:paraId="341C8A5A"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wo:</w:t>
      </w:r>
      <w:r w:rsidRPr="0060741A">
        <w:rPr>
          <w:rFonts w:asciiTheme="majorBidi" w:hAnsiTheme="majorBidi" w:cstheme="majorBidi"/>
        </w:rPr>
        <w:t xml:space="preserve"> Every engineer should seek to develop her/his personal abilities and efficiency, and should also provide professional development opportunities for engineers and technicians working under his supervision.</w:t>
      </w:r>
    </w:p>
    <w:p w14:paraId="45F47A2F" w14:textId="77777777" w:rsidR="00094B3F" w:rsidRPr="0060741A" w:rsidRDefault="00094B3F" w:rsidP="00094B3F">
      <w:pPr>
        <w:jc w:val="both"/>
        <w:rPr>
          <w:rFonts w:asciiTheme="majorBidi" w:hAnsiTheme="majorBidi" w:cstheme="majorBidi"/>
        </w:rPr>
      </w:pPr>
    </w:p>
    <w:p w14:paraId="4F002E9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hree:</w:t>
      </w:r>
      <w:r w:rsidRPr="0060741A">
        <w:rPr>
          <w:rFonts w:asciiTheme="majorBidi" w:hAnsiTheme="majorBidi" w:cstheme="majorBidi"/>
        </w:rPr>
        <w:t xml:space="preserve"> Every engineer should be committed to promoting the fundamental values and principles of the ethics of the engineering profession and should plant them within society. Regarding her/his conduct, every engineer should be in ways that support and enhance the prestige and dignity of the profession and the secretariat of the locally and globally.</w:t>
      </w:r>
    </w:p>
    <w:p w14:paraId="55086F09" w14:textId="77777777" w:rsidR="00094B3F" w:rsidRPr="0060741A" w:rsidRDefault="00094B3F" w:rsidP="00094B3F">
      <w:pPr>
        <w:jc w:val="both"/>
        <w:rPr>
          <w:rFonts w:asciiTheme="majorBidi" w:hAnsiTheme="majorBidi" w:cstheme="majorBidi"/>
        </w:rPr>
      </w:pPr>
    </w:p>
    <w:p w14:paraId="3F9882BD"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our:</w:t>
      </w:r>
      <w:r w:rsidRPr="0060741A">
        <w:rPr>
          <w:rFonts w:asciiTheme="majorBidi" w:hAnsiTheme="majorBidi" w:cstheme="majorBidi"/>
        </w:rPr>
        <w:t xml:space="preserve"> Regarding professional issues, every engineer shall act as a careful agent to the employer, and shall avoid any conflict of interests.</w:t>
      </w:r>
    </w:p>
    <w:p w14:paraId="58DC57AA" w14:textId="77777777" w:rsidR="00094B3F" w:rsidRPr="0060741A" w:rsidRDefault="00094B3F" w:rsidP="00094B3F">
      <w:pPr>
        <w:jc w:val="both"/>
        <w:rPr>
          <w:rFonts w:asciiTheme="majorBidi" w:hAnsiTheme="majorBidi" w:cstheme="majorBidi"/>
        </w:rPr>
      </w:pPr>
    </w:p>
    <w:p w14:paraId="181BE7C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ive:</w:t>
      </w:r>
      <w:r w:rsidRPr="0060741A">
        <w:rPr>
          <w:rFonts w:asciiTheme="majorBidi" w:hAnsiTheme="majorBidi" w:cstheme="majorBidi"/>
        </w:rPr>
        <w:t xml:space="preserve"> When submitting her/his ideas, views and decisions, every engineer should be keen to be objective and honest and confined to her/his field of expertise and professional experience.</w:t>
      </w:r>
    </w:p>
    <w:p w14:paraId="0197A107" w14:textId="77777777" w:rsidR="00094B3F" w:rsidRPr="0060741A" w:rsidRDefault="00094B3F" w:rsidP="00094B3F">
      <w:pPr>
        <w:jc w:val="both"/>
        <w:rPr>
          <w:rFonts w:asciiTheme="majorBidi" w:hAnsiTheme="majorBidi" w:cstheme="majorBidi"/>
        </w:rPr>
      </w:pPr>
    </w:p>
    <w:p w14:paraId="310933F4"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Six:</w:t>
      </w:r>
      <w:r w:rsidRPr="0060741A">
        <w:rPr>
          <w:rFonts w:asciiTheme="majorBidi" w:hAnsiTheme="majorBidi" w:cstheme="majorBidi"/>
        </w:rPr>
        <w:t xml:space="preserve"> When providing professional services, every engineer seeks to apply the highest standards of safety and environmental protection in order to achieve the public interest of individuals and society.</w:t>
      </w:r>
    </w:p>
    <w:p w14:paraId="491AEA23" w14:textId="77777777" w:rsidR="00094B3F" w:rsidRPr="0060741A" w:rsidRDefault="00094B3F" w:rsidP="00094B3F">
      <w:pPr>
        <w:jc w:val="both"/>
        <w:rPr>
          <w:rFonts w:asciiTheme="majorBidi" w:hAnsiTheme="majorBidi" w:cstheme="majorBidi"/>
        </w:rPr>
      </w:pPr>
    </w:p>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749E8779" w14:textId="77777777" w:rsidR="00094B3F" w:rsidRPr="0060741A" w:rsidRDefault="00094B3F"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lastRenderedPageBreak/>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have to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Engineering solutions, owned by Ali, sticks to their policy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each other and a solution must be found. To determine, Scenario 1 is unethical in the sense that Ali is not being professional with those working under his supervision. Scenario 2 is really bad;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15639022"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55213012" w14:textId="77777777" w:rsidR="00094B3F" w:rsidRPr="0060741A" w:rsidRDefault="00094B3F" w:rsidP="00094B3F">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p>
    <w:p w14:paraId="02265E6A" w14:textId="211BEF98" w:rsidR="00614F55" w:rsidRPr="00C4217D" w:rsidRDefault="00614F55" w:rsidP="00C4217D">
      <w:pPr>
        <w:jc w:val="center"/>
        <w:rPr>
          <w:rFonts w:cstheme="majorBidi"/>
          <w:color w:val="000000" w:themeColor="text1"/>
          <w:sz w:val="56"/>
          <w:szCs w:val="56"/>
        </w:rPr>
      </w:pPr>
      <w:r>
        <w:rPr>
          <w:noProof/>
        </w:rPr>
        <w:lastRenderedPageBreak/>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37"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8"/>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 xml:space="preserve">Students: Wael </w:t>
      </w:r>
      <w:proofErr w:type="spellStart"/>
      <w:r w:rsidRPr="00A56AB1">
        <w:rPr>
          <w:rFonts w:cstheme="majorBidi"/>
          <w:sz w:val="32"/>
        </w:rPr>
        <w:t>Aldhaheri</w:t>
      </w:r>
      <w:proofErr w:type="spellEnd"/>
      <w:r w:rsidRPr="00A56AB1">
        <w:rPr>
          <w:rFonts w:cstheme="majorBidi"/>
          <w:sz w:val="32"/>
        </w:rPr>
        <w:t xml:space="preserve"> – 1846978</w:t>
      </w:r>
    </w:p>
    <w:p w14:paraId="6AEA35C4" w14:textId="77777777" w:rsidR="00614F55" w:rsidRDefault="00614F55" w:rsidP="00614F55">
      <w:pPr>
        <w:spacing w:line="360" w:lineRule="auto"/>
        <w:jc w:val="center"/>
        <w:rPr>
          <w:color w:val="000000" w:themeColor="text1"/>
          <w:sz w:val="28"/>
        </w:rPr>
        <w:sectPr w:rsidR="00614F55" w:rsidSect="00F610AE">
          <w:footerReference w:type="first" r:id="rId39"/>
          <w:pgSz w:w="12240" w:h="15840"/>
          <w:pgMar w:top="1440" w:right="1440" w:bottom="1440" w:left="1440" w:header="720" w:footer="720" w:gutter="0"/>
          <w:pgNumType w:start="1"/>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77777777" w:rsidR="00614F55" w:rsidRDefault="00614F55" w:rsidP="00614F55">
      <w:pPr>
        <w:pStyle w:val="MainHeadings"/>
        <w:jc w:val="both"/>
      </w:pPr>
      <w:r>
        <w:t>Saudi Code of Ethics</w:t>
      </w:r>
    </w:p>
    <w:p w14:paraId="0B8BBD2C" w14:textId="77777777" w:rsidR="00614F55" w:rsidRPr="00D3512E" w:rsidRDefault="00614F55" w:rsidP="00614F55">
      <w:r w:rsidRPr="00D3512E">
        <w:t xml:space="preserve">According to the </w:t>
      </w:r>
      <w:r w:rsidRPr="00761429">
        <w:rPr>
          <w:b/>
          <w:bCs/>
        </w:rPr>
        <w:t>Saudi code of ethics</w:t>
      </w:r>
      <w:r w:rsidRPr="00D3512E">
        <w:t xml:space="preserve"> an engineer shall follow these six general laws:</w:t>
      </w:r>
    </w:p>
    <w:p w14:paraId="0AE50A7E" w14:textId="77777777" w:rsidR="00614F55" w:rsidRPr="00D3512E" w:rsidRDefault="00614F55" w:rsidP="00614F55">
      <w:r w:rsidRPr="004F49E7">
        <w:rPr>
          <w:b/>
          <w:bCs/>
        </w:rPr>
        <w:t xml:space="preserve">Rule </w:t>
      </w:r>
      <w:r>
        <w:rPr>
          <w:b/>
          <w:bCs/>
        </w:rPr>
        <w:t>One</w:t>
      </w:r>
      <w:r w:rsidRPr="004F49E7">
        <w:rPr>
          <w:b/>
          <w:bCs/>
        </w:rPr>
        <w:t>:</w:t>
      </w:r>
      <w:r>
        <w:t xml:space="preserve"> </w:t>
      </w:r>
      <w:r w:rsidRPr="00D3512E">
        <w:t>“Every engineer should build her/his professional reputation based on efficiency and proficiency of her/his services, and away from unfair competition with others.”</w:t>
      </w:r>
    </w:p>
    <w:p w14:paraId="0FD03E85" w14:textId="77777777" w:rsidR="00614F55" w:rsidRPr="00D3512E" w:rsidRDefault="00614F55" w:rsidP="00614F55">
      <w:r w:rsidRPr="004F49E7">
        <w:rPr>
          <w:b/>
          <w:bCs/>
        </w:rPr>
        <w:t>Rule Two:</w:t>
      </w:r>
      <w:r>
        <w:t xml:space="preserve"> </w:t>
      </w:r>
      <w:r w:rsidRPr="00D3512E">
        <w:t>“Every engineer should seek to develop her/his personal abilities and efficiency and should also provide professional development opportunities for engineers and technicians working under his supervision.”</w:t>
      </w:r>
    </w:p>
    <w:p w14:paraId="42FB3761" w14:textId="77777777" w:rsidR="00614F55" w:rsidRPr="00D3512E" w:rsidRDefault="00614F55" w:rsidP="00614F55">
      <w:r w:rsidRPr="004F49E7">
        <w:rPr>
          <w:b/>
          <w:bCs/>
        </w:rPr>
        <w:t>Rule T</w:t>
      </w:r>
      <w:r>
        <w:rPr>
          <w:b/>
          <w:bCs/>
        </w:rPr>
        <w:t>hree</w:t>
      </w:r>
      <w:r w:rsidRPr="004F49E7">
        <w:rPr>
          <w:b/>
          <w:bCs/>
        </w:rPr>
        <w:t>:</w:t>
      </w:r>
      <w:r>
        <w:t xml:space="preserve"> </w:t>
      </w:r>
      <w:r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3A884D85" w14:textId="77777777" w:rsidR="00614F55" w:rsidRPr="00D3512E" w:rsidRDefault="00614F55" w:rsidP="00614F55">
      <w:r w:rsidRPr="004F49E7">
        <w:rPr>
          <w:b/>
          <w:bCs/>
        </w:rPr>
        <w:t xml:space="preserve">Rule </w:t>
      </w:r>
      <w:r>
        <w:rPr>
          <w:b/>
          <w:bCs/>
        </w:rPr>
        <w:t>Four</w:t>
      </w:r>
      <w:r w:rsidRPr="004F49E7">
        <w:rPr>
          <w:b/>
          <w:bCs/>
        </w:rPr>
        <w:t>:</w:t>
      </w:r>
      <w:r>
        <w:t xml:space="preserve"> </w:t>
      </w:r>
      <w:r w:rsidRPr="00D3512E">
        <w:t>“Regarding professional issues, every engineer shall act as a careful agent to the employer and shall avoid any conflict of interests.”</w:t>
      </w:r>
    </w:p>
    <w:p w14:paraId="1A12B385" w14:textId="77777777" w:rsidR="00614F55" w:rsidRPr="004F49E7" w:rsidRDefault="00614F55" w:rsidP="00614F55">
      <w:r w:rsidRPr="004F49E7">
        <w:rPr>
          <w:b/>
          <w:bCs/>
        </w:rPr>
        <w:t xml:space="preserve">Rule </w:t>
      </w:r>
      <w:r>
        <w:rPr>
          <w:b/>
          <w:bCs/>
        </w:rPr>
        <w:t>Five</w:t>
      </w:r>
      <w:r w:rsidRPr="004F49E7">
        <w:rPr>
          <w:b/>
          <w:bCs/>
        </w:rPr>
        <w:t>:</w:t>
      </w:r>
      <w:r>
        <w:t xml:space="preserve"> </w:t>
      </w:r>
      <w:r w:rsidRPr="004F49E7">
        <w:t>“When submitting her/his ideas, views and decisions, every engineer should be keen to be objective and honest and confined to her/his field of expertise and professional experience.”</w:t>
      </w:r>
    </w:p>
    <w:p w14:paraId="5A7DC4BD" w14:textId="77777777" w:rsidR="00614F55" w:rsidRPr="004F49E7" w:rsidRDefault="00614F55" w:rsidP="00614F55">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614F5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614F5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77777777"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2AA77F7C" w14:textId="77777777" w:rsidR="00614F55" w:rsidRPr="001115A7" w:rsidRDefault="00614F55" w:rsidP="00614F5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1115A7">
        <w:rPr>
          <w:noProof/>
        </w:rPr>
        <w:t>[1]</w:t>
      </w:r>
      <w:r w:rsidRPr="001115A7">
        <w:rPr>
          <w:noProof/>
        </w:rPr>
        <w:tab/>
        <w:t>“Engineer</w:t>
      </w:r>
      <w:r>
        <w:rPr>
          <w:noProof/>
        </w:rPr>
        <w:t xml:space="preserve"> </w:t>
      </w:r>
      <w:r w:rsidRPr="001115A7">
        <w:rPr>
          <w:noProof/>
        </w:rPr>
        <w:t>Agreement.” https://www.saudieng.sa/English/EngineerCorner/Pages/CharterEngineer.aspx (accessed Oct. 05, 2020).</w:t>
      </w:r>
    </w:p>
    <w:p w14:paraId="76D27243" w14:textId="77777777" w:rsidR="00614F55" w:rsidRPr="00D73F67" w:rsidRDefault="00614F55" w:rsidP="00614F55">
      <w:r>
        <w:fldChar w:fldCharType="end"/>
      </w:r>
    </w:p>
    <w:p w14:paraId="3A4AC715" w14:textId="77777777" w:rsidR="008C0BA4" w:rsidRPr="008C0BA4" w:rsidRDefault="008C0BA4" w:rsidP="00614F55"/>
    <w:p w14:paraId="28438A6C" w14:textId="77777777" w:rsidR="00A76916" w:rsidRDefault="00A76916" w:rsidP="00614F55"/>
    <w:p w14:paraId="32825918" w14:textId="77777777" w:rsidR="00A76916" w:rsidRDefault="00A76916" w:rsidP="00614F55">
      <w:pPr>
        <w:rPr>
          <w:rFonts w:asciiTheme="majorBidi" w:hAnsiTheme="majorBidi" w:cstheme="majorBidi"/>
          <w:caps/>
        </w:rPr>
      </w:pPr>
    </w:p>
    <w:p w14:paraId="2B6252A4" w14:textId="77777777" w:rsidR="00A76916" w:rsidRDefault="00A76916" w:rsidP="00614F55">
      <w:pPr>
        <w:rPr>
          <w:rFonts w:asciiTheme="majorBidi" w:hAnsiTheme="majorBidi" w:cstheme="majorBidi"/>
          <w:caps/>
        </w:rPr>
      </w:pPr>
    </w:p>
    <w:p w14:paraId="589A6CD2" w14:textId="1544B32C" w:rsidR="00A76916" w:rsidRDefault="00A76916" w:rsidP="00614F55">
      <w:pPr>
        <w:rPr>
          <w:rFonts w:asciiTheme="majorBidi" w:hAnsiTheme="majorBidi" w:cstheme="majorBidi"/>
          <w:caps/>
        </w:rPr>
      </w:pPr>
    </w:p>
    <w:p w14:paraId="079A504A" w14:textId="4606EE4A" w:rsidR="007C67B8" w:rsidRDefault="007C67B8" w:rsidP="00614F55">
      <w:pPr>
        <w:rPr>
          <w:rFonts w:asciiTheme="majorBidi" w:hAnsiTheme="majorBidi" w:cstheme="majorBidi"/>
          <w:caps/>
        </w:rPr>
      </w:pPr>
    </w:p>
    <w:p w14:paraId="12F06AB2" w14:textId="2C39F207" w:rsidR="007C67B8" w:rsidRDefault="007C67B8" w:rsidP="00614F55">
      <w:pPr>
        <w:rPr>
          <w:rFonts w:asciiTheme="majorBidi" w:hAnsiTheme="majorBidi" w:cstheme="majorBidi"/>
          <w:caps/>
        </w:rPr>
      </w:pPr>
    </w:p>
    <w:p w14:paraId="4606B555" w14:textId="0A675FF7" w:rsidR="007C67B8" w:rsidRDefault="007C67B8" w:rsidP="00614F55">
      <w:pPr>
        <w:rPr>
          <w:rFonts w:asciiTheme="majorBidi" w:hAnsiTheme="majorBidi" w:cstheme="majorBidi"/>
          <w:caps/>
        </w:rPr>
      </w:pPr>
    </w:p>
    <w:p w14:paraId="3AD9314A" w14:textId="3944C451" w:rsidR="007C67B8" w:rsidRDefault="007C67B8" w:rsidP="00614F55">
      <w:pPr>
        <w:rPr>
          <w:rFonts w:asciiTheme="majorBidi" w:hAnsiTheme="majorBidi" w:cstheme="majorBidi"/>
          <w:caps/>
        </w:rPr>
      </w:pPr>
    </w:p>
    <w:p w14:paraId="1E2C2880" w14:textId="1F1A7E82" w:rsidR="007C67B8" w:rsidRDefault="007C67B8" w:rsidP="00614F55">
      <w:pPr>
        <w:rPr>
          <w:rFonts w:asciiTheme="majorBidi" w:hAnsiTheme="majorBidi" w:cstheme="majorBidi"/>
          <w:caps/>
        </w:rPr>
      </w:pPr>
    </w:p>
    <w:p w14:paraId="56740A0E" w14:textId="3CB2AA35" w:rsidR="007C67B8" w:rsidRDefault="007C67B8" w:rsidP="00614F55">
      <w:pPr>
        <w:rPr>
          <w:rFonts w:asciiTheme="majorBidi" w:hAnsiTheme="majorBidi" w:cstheme="majorBidi"/>
          <w:caps/>
        </w:rPr>
      </w:pPr>
    </w:p>
    <w:p w14:paraId="2D38750B" w14:textId="69EEECE7" w:rsidR="007C67B8" w:rsidRDefault="007C67B8" w:rsidP="00614F55">
      <w:pPr>
        <w:rPr>
          <w:rFonts w:asciiTheme="majorBidi" w:hAnsiTheme="majorBidi" w:cstheme="majorBidi"/>
          <w:caps/>
        </w:rPr>
      </w:pPr>
    </w:p>
    <w:p w14:paraId="0E0345D1" w14:textId="2E9A2BFB" w:rsidR="007C67B8" w:rsidRDefault="007C67B8" w:rsidP="00614F55">
      <w:pPr>
        <w:rPr>
          <w:rFonts w:asciiTheme="majorBidi" w:hAnsiTheme="majorBidi" w:cstheme="majorBidi"/>
          <w:caps/>
        </w:rPr>
      </w:pPr>
    </w:p>
    <w:p w14:paraId="6B9619D7" w14:textId="786A4F41" w:rsidR="007C67B8" w:rsidRDefault="007C67B8" w:rsidP="00614F55">
      <w:pPr>
        <w:rPr>
          <w:rFonts w:asciiTheme="majorBidi" w:hAnsiTheme="majorBidi" w:cstheme="majorBidi"/>
          <w:caps/>
        </w:rPr>
      </w:pPr>
    </w:p>
    <w:p w14:paraId="216F5E16" w14:textId="48793401" w:rsidR="007C67B8" w:rsidRDefault="007C67B8" w:rsidP="00614F55">
      <w:pPr>
        <w:rPr>
          <w:rFonts w:asciiTheme="majorBidi" w:hAnsiTheme="majorBidi" w:cstheme="majorBidi"/>
          <w:caps/>
        </w:rPr>
      </w:pPr>
    </w:p>
    <w:p w14:paraId="6CCCE52D" w14:textId="0B80CEE2" w:rsidR="007C67B8" w:rsidRDefault="007C67B8" w:rsidP="00614F55">
      <w:pPr>
        <w:rPr>
          <w:rFonts w:asciiTheme="majorBidi" w:hAnsiTheme="majorBidi" w:cstheme="majorBidi"/>
          <w:caps/>
        </w:rPr>
      </w:pPr>
    </w:p>
    <w:p w14:paraId="678D7E5A" w14:textId="3A354320" w:rsidR="007C67B8" w:rsidRDefault="007C67B8" w:rsidP="00614F55">
      <w:pPr>
        <w:rPr>
          <w:rFonts w:asciiTheme="majorBidi" w:hAnsiTheme="majorBidi" w:cstheme="majorBidi"/>
          <w:caps/>
        </w:rPr>
      </w:pPr>
    </w:p>
    <w:p w14:paraId="285CE2D7" w14:textId="0E771F23" w:rsidR="007C67B8" w:rsidRDefault="007C67B8" w:rsidP="00614F55">
      <w:pPr>
        <w:rPr>
          <w:rFonts w:asciiTheme="majorBidi" w:hAnsiTheme="majorBidi" w:cstheme="majorBidi"/>
          <w:caps/>
        </w:rPr>
      </w:pPr>
    </w:p>
    <w:p w14:paraId="0AF22AB4" w14:textId="075CFC95" w:rsidR="007C67B8" w:rsidRDefault="007C67B8" w:rsidP="00614F55">
      <w:pPr>
        <w:rPr>
          <w:rFonts w:asciiTheme="majorBidi" w:hAnsiTheme="majorBidi" w:cstheme="majorBidi"/>
          <w:caps/>
        </w:rPr>
      </w:pPr>
    </w:p>
    <w:p w14:paraId="155294A8" w14:textId="1C1DB12C" w:rsidR="007C67B8" w:rsidRDefault="007C67B8" w:rsidP="00614F55">
      <w:pPr>
        <w:rPr>
          <w:rFonts w:asciiTheme="majorBidi" w:hAnsiTheme="majorBidi" w:cstheme="majorBidi"/>
          <w:caps/>
        </w:rPr>
      </w:pPr>
    </w:p>
    <w:p w14:paraId="3A22AB0B" w14:textId="5F089877" w:rsidR="007C67B8" w:rsidRDefault="007C67B8" w:rsidP="00614F55">
      <w:pPr>
        <w:rPr>
          <w:rFonts w:asciiTheme="majorBidi" w:hAnsiTheme="majorBidi" w:cstheme="majorBidi"/>
          <w:caps/>
        </w:rPr>
      </w:pPr>
    </w:p>
    <w:p w14:paraId="67CDF468" w14:textId="63261830" w:rsidR="007C67B8" w:rsidRDefault="007C67B8" w:rsidP="00614F55">
      <w:pPr>
        <w:rPr>
          <w:rFonts w:asciiTheme="majorBidi" w:hAnsiTheme="majorBidi" w:cstheme="majorBidi"/>
          <w:caps/>
        </w:rPr>
      </w:pPr>
    </w:p>
    <w:p w14:paraId="477AE48B" w14:textId="509E930B" w:rsidR="007C67B8" w:rsidRDefault="007C67B8" w:rsidP="00614F55">
      <w:pPr>
        <w:rPr>
          <w:rFonts w:asciiTheme="majorBidi" w:hAnsiTheme="majorBidi" w:cstheme="majorBidi"/>
          <w:caps/>
        </w:rPr>
      </w:pPr>
    </w:p>
    <w:p w14:paraId="6E7BF212" w14:textId="24029E04" w:rsidR="007C67B8" w:rsidRDefault="007C67B8" w:rsidP="00614F55">
      <w:pPr>
        <w:rPr>
          <w:rFonts w:asciiTheme="majorBidi" w:hAnsiTheme="majorBidi" w:cstheme="majorBidi"/>
          <w:caps/>
        </w:rPr>
      </w:pPr>
    </w:p>
    <w:p w14:paraId="1374D480" w14:textId="0408EC33" w:rsidR="007C67B8" w:rsidRDefault="007C67B8" w:rsidP="00614F55">
      <w:pPr>
        <w:rPr>
          <w:rFonts w:asciiTheme="majorBidi" w:hAnsiTheme="majorBidi" w:cstheme="majorBidi"/>
          <w:caps/>
        </w:rPr>
      </w:pPr>
    </w:p>
    <w:p w14:paraId="655A0EC2" w14:textId="4AF50516" w:rsidR="007C67B8" w:rsidRDefault="007C67B8" w:rsidP="00614F55">
      <w:pPr>
        <w:rPr>
          <w:rFonts w:asciiTheme="majorBidi" w:hAnsiTheme="majorBidi" w:cstheme="majorBidi"/>
          <w:caps/>
        </w:rPr>
      </w:pPr>
    </w:p>
    <w:p w14:paraId="34D10A50" w14:textId="5285796D" w:rsidR="007C67B8" w:rsidRDefault="007C67B8" w:rsidP="00614F55">
      <w:pPr>
        <w:rPr>
          <w:rFonts w:asciiTheme="majorBidi" w:hAnsiTheme="majorBidi" w:cstheme="majorBidi"/>
          <w:caps/>
        </w:rPr>
      </w:pPr>
    </w:p>
    <w:p w14:paraId="659026AF" w14:textId="6628EA7A" w:rsidR="007C67B8" w:rsidRDefault="007C67B8" w:rsidP="00614F55">
      <w:pPr>
        <w:rPr>
          <w:rFonts w:asciiTheme="majorBidi" w:hAnsiTheme="majorBidi" w:cstheme="majorBidi"/>
          <w:caps/>
        </w:rPr>
      </w:pPr>
    </w:p>
    <w:p w14:paraId="4AB84188" w14:textId="19B6D7E0" w:rsidR="007C67B8" w:rsidRDefault="007C67B8" w:rsidP="00614F55">
      <w:pPr>
        <w:rPr>
          <w:rFonts w:asciiTheme="majorBidi" w:hAnsiTheme="majorBidi" w:cstheme="majorBidi"/>
          <w:caps/>
        </w:rPr>
      </w:pPr>
    </w:p>
    <w:p w14:paraId="16845B35" w14:textId="6EABC7E2" w:rsidR="007C67B8" w:rsidRDefault="007C67B8" w:rsidP="00614F55">
      <w:pPr>
        <w:rPr>
          <w:rFonts w:asciiTheme="majorBidi" w:hAnsiTheme="majorBidi" w:cstheme="majorBidi"/>
          <w:caps/>
        </w:rPr>
      </w:pPr>
    </w:p>
    <w:p w14:paraId="4F201BD1" w14:textId="1DD7FE5D" w:rsidR="007C67B8" w:rsidRDefault="007C67B8" w:rsidP="00614F55">
      <w:pPr>
        <w:rPr>
          <w:rFonts w:asciiTheme="majorBidi" w:hAnsiTheme="majorBidi" w:cstheme="majorBidi"/>
          <w:caps/>
        </w:rPr>
      </w:pPr>
    </w:p>
    <w:p w14:paraId="0245FCAC" w14:textId="51FAFF84" w:rsidR="007C67B8" w:rsidRDefault="007C67B8" w:rsidP="00614F55">
      <w:pPr>
        <w:rPr>
          <w:rFonts w:asciiTheme="majorBidi" w:hAnsiTheme="majorBidi" w:cstheme="majorBidi"/>
          <w:caps/>
        </w:rPr>
      </w:pPr>
    </w:p>
    <w:p w14:paraId="25294B2A" w14:textId="3C355D6E" w:rsidR="007C67B8" w:rsidRDefault="007C67B8" w:rsidP="00614F55">
      <w:pPr>
        <w:rPr>
          <w:rFonts w:asciiTheme="majorBidi" w:hAnsiTheme="majorBidi" w:cstheme="majorBidi"/>
          <w:caps/>
        </w:rPr>
      </w:pPr>
    </w:p>
    <w:p w14:paraId="664E1043" w14:textId="5BD2C93B" w:rsidR="007C67B8" w:rsidRDefault="007C67B8" w:rsidP="00614F55">
      <w:pPr>
        <w:rPr>
          <w:rFonts w:asciiTheme="majorBidi" w:hAnsiTheme="majorBidi" w:cstheme="majorBidi"/>
          <w:caps/>
        </w:rPr>
      </w:pPr>
    </w:p>
    <w:p w14:paraId="407ED60B" w14:textId="5CE63644" w:rsidR="007C67B8" w:rsidRDefault="007C67B8" w:rsidP="00614F55">
      <w:pPr>
        <w:rPr>
          <w:rFonts w:asciiTheme="majorBidi" w:hAnsiTheme="majorBidi" w:cstheme="majorBidi"/>
          <w:caps/>
        </w:rPr>
      </w:pPr>
    </w:p>
    <w:p w14:paraId="06BCB97B" w14:textId="112450F2" w:rsidR="007C67B8" w:rsidRDefault="007C67B8" w:rsidP="00614F55">
      <w:pPr>
        <w:rPr>
          <w:rFonts w:asciiTheme="majorBidi" w:hAnsiTheme="majorBidi" w:cstheme="majorBidi"/>
          <w:caps/>
        </w:rPr>
      </w:pPr>
    </w:p>
    <w:p w14:paraId="3941FC4D" w14:textId="3378EC24" w:rsidR="007C67B8" w:rsidRDefault="007C67B8" w:rsidP="00614F55">
      <w:pPr>
        <w:rPr>
          <w:rFonts w:asciiTheme="majorBidi" w:hAnsiTheme="majorBidi" w:cstheme="majorBidi"/>
          <w:caps/>
        </w:rPr>
      </w:pPr>
    </w:p>
    <w:p w14:paraId="4107F692" w14:textId="698B228B" w:rsidR="007C67B8" w:rsidRDefault="007C67B8" w:rsidP="00614F55">
      <w:pPr>
        <w:rPr>
          <w:rFonts w:asciiTheme="majorBidi" w:hAnsiTheme="majorBidi" w:cstheme="majorBidi"/>
          <w:caps/>
        </w:rPr>
      </w:pPr>
    </w:p>
    <w:p w14:paraId="19B910BB" w14:textId="6BC38E6D" w:rsidR="007C67B8" w:rsidRDefault="007C67B8" w:rsidP="00614F55">
      <w:pPr>
        <w:rPr>
          <w:rFonts w:asciiTheme="majorBidi" w:hAnsiTheme="majorBidi" w:cstheme="majorBidi"/>
          <w:caps/>
        </w:rPr>
      </w:pPr>
    </w:p>
    <w:p w14:paraId="483BEA27" w14:textId="3D92AC11" w:rsidR="007C67B8" w:rsidRDefault="007C67B8" w:rsidP="00614F55">
      <w:pPr>
        <w:rPr>
          <w:rFonts w:asciiTheme="majorBidi" w:hAnsiTheme="majorBidi" w:cstheme="majorBidi"/>
          <w:caps/>
        </w:rPr>
      </w:pPr>
    </w:p>
    <w:p w14:paraId="2B3F8409" w14:textId="29659165" w:rsidR="007C67B8" w:rsidRDefault="007C67B8" w:rsidP="007C67B8">
      <w:pPr>
        <w:pStyle w:val="Heading1"/>
        <w:spacing w:before="100" w:beforeAutospacing="1" w:after="900" w:line="360" w:lineRule="auto"/>
        <w:rPr>
          <w:rFonts w:asciiTheme="majorBidi" w:hAnsiTheme="majorBidi" w:cstheme="majorBidi"/>
          <w:caps/>
          <w:sz w:val="28"/>
          <w:szCs w:val="28"/>
        </w:rPr>
      </w:pPr>
      <w:r>
        <w:rPr>
          <w:rFonts w:asciiTheme="majorBidi" w:hAnsiTheme="majorBidi" w:cstheme="majorBidi"/>
          <w:caps/>
          <w:sz w:val="28"/>
          <w:szCs w:val="28"/>
        </w:rPr>
        <w:lastRenderedPageBreak/>
        <w:t xml:space="preserve">APPENDIX </w:t>
      </w:r>
      <w:r>
        <w:rPr>
          <w:rFonts w:asciiTheme="majorBidi" w:hAnsiTheme="majorBidi" w:cstheme="majorBidi"/>
          <w:caps/>
          <w:sz w:val="28"/>
          <w:szCs w:val="28"/>
        </w:rPr>
        <w:t>B</w:t>
      </w:r>
      <w:r>
        <w:rPr>
          <w:rFonts w:asciiTheme="majorBidi" w:hAnsiTheme="majorBidi" w:cstheme="majorBidi"/>
          <w:caps/>
          <w:sz w:val="28"/>
          <w:szCs w:val="28"/>
        </w:rPr>
        <w:t xml:space="preserve">: </w:t>
      </w:r>
      <w:r>
        <w:rPr>
          <w:rFonts w:asciiTheme="majorBidi" w:hAnsiTheme="majorBidi" w:cstheme="majorBidi"/>
          <w:caps/>
          <w:sz w:val="28"/>
          <w:szCs w:val="28"/>
        </w:rPr>
        <w:t>solution impacts</w:t>
      </w:r>
    </w:p>
    <w:p w14:paraId="113A483E" w14:textId="77777777" w:rsidR="007C67B8" w:rsidRDefault="007C67B8" w:rsidP="007C67B8">
      <w:pPr>
        <w:rPr>
          <w:rFonts w:asciiTheme="majorBidi" w:hAnsiTheme="majorBidi" w:cstheme="majorBidi"/>
          <w:b/>
          <w:bCs/>
        </w:rPr>
      </w:pPr>
      <w:r>
        <w:rPr>
          <w:rFonts w:asciiTheme="majorBidi" w:hAnsiTheme="majorBidi" w:cstheme="majorBidi"/>
          <w:b/>
          <w:bCs/>
        </w:rPr>
        <w:t xml:space="preserve">Sports </w:t>
      </w:r>
      <w:r w:rsidRPr="004526A7">
        <w:rPr>
          <w:rFonts w:asciiTheme="majorBidi" w:hAnsiTheme="majorBidi" w:cstheme="majorBidi"/>
          <w:b/>
          <w:bCs/>
        </w:rPr>
        <w:t xml:space="preserve">Article: </w:t>
      </w:r>
      <w:r w:rsidRPr="00D0391D">
        <w:rPr>
          <w:rFonts w:asciiTheme="majorBidi" w:hAnsiTheme="majorBidi" w:cstheme="majorBidi"/>
          <w:b/>
          <w:bCs/>
        </w:rPr>
        <w:t xml:space="preserve">Physics in Football </w:t>
      </w:r>
      <w:r w:rsidRPr="004526A7">
        <w:rPr>
          <w:rFonts w:asciiTheme="majorBidi" w:hAnsiTheme="majorBidi" w:cstheme="majorBidi"/>
          <w:b/>
          <w:bCs/>
        </w:rPr>
        <w:t>[]:</w:t>
      </w:r>
    </w:p>
    <w:p w14:paraId="03F23B35" w14:textId="77777777" w:rsidR="007C67B8" w:rsidRDefault="007C67B8" w:rsidP="00C2789D">
      <w:pPr>
        <w:jc w:val="both"/>
        <w:rPr>
          <w:rFonts w:asciiTheme="majorBidi" w:hAnsiTheme="majorBidi" w:cstheme="majorBidi"/>
        </w:rPr>
      </w:pPr>
      <w:r>
        <w:rPr>
          <w:rFonts w:asciiTheme="majorBidi" w:hAnsiTheme="majorBidi" w:cstheme="majorBidi"/>
          <w:b/>
          <w:bCs/>
        </w:rPr>
        <w:tab/>
      </w:r>
      <w:r>
        <w:rPr>
          <w:rFonts w:asciiTheme="majorBidi" w:hAnsiTheme="majorBidi" w:cstheme="majorBidi"/>
        </w:rPr>
        <w:t>All objects adhere to gravity, the ball behaves in many ways during a match in a way that abides to the physical laws of our world. The ball has a trajectory and movement which is dependent on many variables; It can rotate on itself depending on the air above/under it and on the kinetic energy transferred by the players’ leg. Furthermore, footballers are able to shoot a ball in a parabolic curve. This is achieved using the magnus effect. By kicking the ball off-center and rotating in horizontally a ball can be shot in a way that is hard for a goalkeeper to react to. In a penalty, considering the three factors; strength, precision, placing the ball and keeping it off the turf a shot can be about 90km/h which when aimed at a corner as said before, is impossible for a goalkeeper to react to.</w:t>
      </w:r>
    </w:p>
    <w:p w14:paraId="7ED61B12" w14:textId="77777777" w:rsidR="007C67B8" w:rsidRDefault="007C67B8" w:rsidP="00C2789D">
      <w:pPr>
        <w:jc w:val="both"/>
        <w:rPr>
          <w:rFonts w:asciiTheme="majorBidi" w:hAnsiTheme="majorBidi" w:cstheme="majorBidi"/>
        </w:rPr>
      </w:pPr>
      <w:r>
        <w:rPr>
          <w:rFonts w:asciiTheme="majorBidi" w:hAnsiTheme="majorBidi" w:cstheme="majorBidi"/>
        </w:rPr>
        <w:tab/>
        <w:t xml:space="preserve">A header can reach speeds up to 30km/h which is nothing exceptional compared to a footer which can reach up to 130km/h. A very impressive number. A very forgotten topic is the duration of impact, which ranges from 14-30 milliseconds. To explain, this means that the ball can exert forces up to 30 times the gravitational force on the players’ head. Furthermore, on speed, a player named </w:t>
      </w:r>
      <w:proofErr w:type="spellStart"/>
      <w:r>
        <w:rPr>
          <w:rFonts w:asciiTheme="majorBidi" w:hAnsiTheme="majorBidi" w:cstheme="majorBidi"/>
        </w:rPr>
        <w:t>Kylian</w:t>
      </w:r>
      <w:proofErr w:type="spellEnd"/>
      <w:r>
        <w:rPr>
          <w:rFonts w:asciiTheme="majorBidi" w:hAnsiTheme="majorBidi" w:cstheme="majorBidi"/>
        </w:rPr>
        <w:t xml:space="preserve"> </w:t>
      </w:r>
      <w:proofErr w:type="spellStart"/>
      <w:r>
        <w:rPr>
          <w:rFonts w:asciiTheme="majorBidi" w:hAnsiTheme="majorBidi" w:cstheme="majorBidi"/>
        </w:rPr>
        <w:t>Mbappe</w:t>
      </w:r>
      <w:proofErr w:type="spellEnd"/>
      <w:r>
        <w:rPr>
          <w:rFonts w:asciiTheme="majorBidi" w:hAnsiTheme="majorBidi" w:cstheme="majorBidi"/>
        </w:rPr>
        <w:t xml:space="preserve"> is known for his speed, he can reach a speed of 36km/h while controlling the ball by applying the right amount of force. </w:t>
      </w:r>
    </w:p>
    <w:p w14:paraId="76D971EE" w14:textId="77777777" w:rsidR="007C67B8" w:rsidRDefault="007C67B8" w:rsidP="00C2789D">
      <w:pPr>
        <w:jc w:val="both"/>
        <w:rPr>
          <w:rFonts w:asciiTheme="majorBidi" w:hAnsiTheme="majorBidi" w:cstheme="majorBidi"/>
        </w:rPr>
      </w:pPr>
      <w:r>
        <w:rPr>
          <w:rFonts w:asciiTheme="majorBidi" w:hAnsiTheme="majorBidi" w:cstheme="majorBidi"/>
        </w:rPr>
        <w:tab/>
        <w:t>What changed in my mind in this article is the speeds that the ball can reach. I had the notion that the ball is moving fast but not at these speeds! It is very interesting that players can shoot a ball at 130km/h.</w:t>
      </w:r>
    </w:p>
    <w:p w14:paraId="0EF4A2FD" w14:textId="77777777" w:rsidR="007C67B8" w:rsidRDefault="007C67B8" w:rsidP="00C2789D">
      <w:pPr>
        <w:jc w:val="both"/>
        <w:rPr>
          <w:rFonts w:asciiTheme="majorBidi" w:hAnsiTheme="majorBidi" w:cstheme="majorBidi"/>
        </w:rPr>
      </w:pPr>
      <w:r>
        <w:rPr>
          <w:rFonts w:asciiTheme="majorBidi" w:hAnsiTheme="majorBidi" w:cstheme="majorBidi"/>
        </w:rPr>
        <w:tab/>
        <w:t>Another aspect is the magnus effect. I had no idea that the players were using physics to perfect certain shots to boost their chances of scoring a goal. Many techniques are based on scientific fact and it is very impressive.</w:t>
      </w:r>
    </w:p>
    <w:p w14:paraId="5A1D6A32" w14:textId="77777777" w:rsidR="007C67B8" w:rsidRDefault="007C67B8" w:rsidP="00C2789D">
      <w:pPr>
        <w:jc w:val="both"/>
        <w:rPr>
          <w:rFonts w:asciiTheme="majorBidi" w:hAnsiTheme="majorBidi" w:cstheme="majorBidi"/>
        </w:rPr>
      </w:pPr>
      <w:r>
        <w:rPr>
          <w:rFonts w:asciiTheme="majorBidi" w:hAnsiTheme="majorBidi" w:cstheme="majorBidi"/>
        </w:rPr>
        <w:tab/>
        <w:t xml:space="preserve">The information provided in this article has refreshed my memory on physics. Furthermore, sports </w:t>
      </w:r>
      <w:proofErr w:type="gramStart"/>
      <w:r>
        <w:rPr>
          <w:rFonts w:asciiTheme="majorBidi" w:hAnsiTheme="majorBidi" w:cstheme="majorBidi"/>
        </w:rPr>
        <w:t>has</w:t>
      </w:r>
      <w:proofErr w:type="gramEnd"/>
      <w:r>
        <w:rPr>
          <w:rFonts w:asciiTheme="majorBidi" w:hAnsiTheme="majorBidi" w:cstheme="majorBidi"/>
        </w:rPr>
        <w:t xml:space="preserve"> always been integrated into society and thus, the improvement of sports will require better electrical equipment to showcase the events, better lights for the stadium and efficient medical solutions that all require electrical engineers to participate in.</w:t>
      </w:r>
    </w:p>
    <w:p w14:paraId="38879899" w14:textId="6427C4D8" w:rsidR="007C67B8" w:rsidRDefault="007C67B8" w:rsidP="007C67B8"/>
    <w:p w14:paraId="64B78A94" w14:textId="282C4946" w:rsidR="007C67B8" w:rsidRDefault="007C67B8" w:rsidP="007C67B8"/>
    <w:p w14:paraId="18ED455E" w14:textId="77777777" w:rsidR="007C67B8" w:rsidRPr="004526A7" w:rsidRDefault="007C67B8" w:rsidP="007C67B8">
      <w:pPr>
        <w:rPr>
          <w:rFonts w:asciiTheme="majorBidi" w:hAnsiTheme="majorBidi" w:cstheme="majorBidi"/>
          <w:b/>
          <w:bCs/>
        </w:rPr>
      </w:pPr>
      <w:r w:rsidRPr="004526A7">
        <w:rPr>
          <w:rFonts w:asciiTheme="majorBidi" w:hAnsiTheme="majorBidi" w:cstheme="majorBidi"/>
          <w:b/>
          <w:bCs/>
        </w:rPr>
        <w:t>Environmental Article: How to Solve the Climate Change Problem []:</w:t>
      </w:r>
    </w:p>
    <w:p w14:paraId="618AE929"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To summarize the article, the ongoing climate change crisis is expanding and not backing down. In the USA, it is expected that the CO2 emissions from all sources will remain constant within the next 30 years. To explain, this means that the USA is not reducing its CO2 output and many other countries are following suit. Furthermore, the idea that adding wind/solar will fix the issue is completely wrong. This is due to the fact the carbon-based systems are already in place and paid for while we add green choices on top will not fix the issue and cause economic collapse.</w:t>
      </w:r>
    </w:p>
    <w:p w14:paraId="291FA4B6"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The article moves on to give a solution, Decarbonization. This happens when you build solar and wind farms. Achieving a zero-carbon footprint would require a nation to implement a decarbonization law that mandates the amount of decarbonization that occurs each year. Decarbonizing power is easy, it would cost the USA an increase of $0.002/kWh while decarbonizing 85% of electricity. If the green solutions are easier to use and readily available, </w:t>
      </w:r>
      <w:r w:rsidRPr="004526A7">
        <w:rPr>
          <w:rFonts w:asciiTheme="majorBidi" w:hAnsiTheme="majorBidi" w:cstheme="majorBidi"/>
        </w:rPr>
        <w:lastRenderedPageBreak/>
        <w:t>many consumers would use them. However, decarbonizing most of our electricity is easy, moving to higher percentages is the real challenge.</w:t>
      </w:r>
    </w:p>
    <w:p w14:paraId="3DFE934A"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I had the idea that adding wind and solar energy solutions on top of our current ecosystem is the solution, the article changed my mind about this since it gave a different angle to look at. Having oil in the first place is the issue and just adding a few solar panels will not change the final outcome.</w:t>
      </w:r>
    </w:p>
    <w:p w14:paraId="6A65480F"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Decarbonization laws are a new concept to me, I had the notion that countries already implemented these laws rather than ignoring climate change. Many countries such as China or the USA should implement them as quickly as possible. </w:t>
      </w:r>
    </w:p>
    <w:p w14:paraId="4A8A60E8" w14:textId="05AC879E" w:rsidR="007C67B8" w:rsidRDefault="007C67B8" w:rsidP="00C2789D">
      <w:pPr>
        <w:jc w:val="both"/>
        <w:rPr>
          <w:rFonts w:asciiTheme="majorBidi" w:hAnsiTheme="majorBidi" w:cstheme="majorBidi"/>
        </w:rPr>
      </w:pPr>
      <w:r w:rsidRPr="004526A7">
        <w:rPr>
          <w:rFonts w:asciiTheme="majorBidi" w:hAnsiTheme="majorBidi" w:cstheme="majorBidi"/>
        </w:rPr>
        <w:tab/>
        <w:t xml:space="preserve">Climate change affects everyone, as an electrical engineer, not having electricity will remove me from society if we do not act fast. On the other hand, it could open for more jobs for electrical engineers to work on solar panels or wind turbines. Many </w:t>
      </w:r>
      <w:proofErr w:type="gramStart"/>
      <w:r w:rsidRPr="004526A7">
        <w:rPr>
          <w:rFonts w:asciiTheme="majorBidi" w:hAnsiTheme="majorBidi" w:cstheme="majorBidi"/>
        </w:rPr>
        <w:t>Power</w:t>
      </w:r>
      <w:proofErr w:type="gramEnd"/>
      <w:r w:rsidRPr="004526A7">
        <w:rPr>
          <w:rFonts w:asciiTheme="majorBidi" w:hAnsiTheme="majorBidi" w:cstheme="majorBidi"/>
        </w:rPr>
        <w:t xml:space="preserve"> Engineering related jobs can be created from the climate change solutions. It could also open up a new field of electrical engineering. </w:t>
      </w:r>
    </w:p>
    <w:p w14:paraId="46DB67D4" w14:textId="77777777" w:rsidR="007C67B8" w:rsidRDefault="007C67B8" w:rsidP="007C67B8">
      <w:pPr>
        <w:rPr>
          <w:rFonts w:asciiTheme="majorBidi" w:hAnsiTheme="majorBidi" w:cstheme="majorBidi"/>
        </w:rPr>
      </w:pPr>
    </w:p>
    <w:p w14:paraId="2AD9C20E" w14:textId="77777777" w:rsidR="007C67B8" w:rsidRPr="009678BF" w:rsidRDefault="007C67B8" w:rsidP="007C67B8">
      <w:pPr>
        <w:rPr>
          <w:b/>
          <w:bCs/>
          <w:noProof/>
        </w:rPr>
      </w:pPr>
      <w:r w:rsidRPr="009678BF">
        <w:rPr>
          <w:b/>
          <w:bCs/>
        </w:rPr>
        <w:t>Social Article:</w:t>
      </w:r>
      <w:r w:rsidRPr="009678BF">
        <w:rPr>
          <w:b/>
          <w:bCs/>
          <w:noProof/>
        </w:rPr>
        <w:t xml:space="preserve"> We’ve Entered a New Era of Streaming Health Care. Now What?</w:t>
      </w:r>
    </w:p>
    <w:p w14:paraId="7EF64C8D" w14:textId="77777777" w:rsidR="007C67B8" w:rsidRPr="009678BF" w:rsidRDefault="007C67B8" w:rsidP="007C67B8">
      <w:pPr>
        <w:ind w:firstLine="720"/>
        <w:jc w:val="both"/>
      </w:pPr>
      <w:r w:rsidRPr="009678BF">
        <w:t xml:space="preserve"> In this article, the author talks about how very few people really enjoy going to the doctor. Often, people are afraid of getting bad news from visiting the doctor or convince themselves that they don’t need to go to the doctor. However, the pandemic has forced a transition to virtual health care delivery (telemedicine). The author also thinks that the traditional health care model is really more of a “sick care” than health care. Because the current system waits for a patient to get sick before it intervenes. And the author suggests that streaming health care can make health care more proactive and helpful in preventing illnesses and not just treating them. Which can be done by using at-home devices and virtual visits that bring about a steady flow of information between the patients and the doctors.</w:t>
      </w:r>
    </w:p>
    <w:p w14:paraId="49E3C9A3" w14:textId="77777777" w:rsidR="007C67B8" w:rsidRPr="009678BF" w:rsidRDefault="007C67B8" w:rsidP="007C67B8">
      <w:pPr>
        <w:ind w:firstLine="720"/>
        <w:jc w:val="both"/>
      </w:pPr>
      <w:r w:rsidRPr="009678BF">
        <w:t xml:space="preserve">This new system of health care paves the way for earlier health interventions which is beneficial in preventing the progression of diseases. And consequently, avoids the costs of late-stage treatment. The author suggests that self-tracking devices can provide important data for health care providers. In addition to the use of these digital devices in diagnostics, there are also digital therapeutics. One of which is called </w:t>
      </w:r>
      <w:proofErr w:type="spellStart"/>
      <w:r w:rsidRPr="009678BF">
        <w:t>Nightware</w:t>
      </w:r>
      <w:proofErr w:type="spellEnd"/>
      <w:r w:rsidRPr="009678BF">
        <w:t>. Which is a system that helps people with PTSD-associated nightmares get better sleep by delivering a vibration stimulus if it detects that the user is having a nightmare, which ends the nightmare without waking the user.</w:t>
      </w:r>
      <w:r w:rsidRPr="009678BF">
        <w:fldChar w:fldCharType="begin" w:fldLock="1"/>
      </w:r>
      <w:r w:rsidRPr="009678BF">
        <w:instrText>ADDIN CSL_CITATION {"citationItems":[{"id":"ITEM-1","itemData":{"URL":"https://spectrum.ieee.org/digital-health","accessed":{"date-parts":[["2021","11","8"]]},"id":"ITEM-1","issued":{"date-parts":[["0"]]},"title":"We've Entered a New Era of Streaming Health Care. Now What? - IEEE Spectrum","type":"webpage"},"uris":["http://www.mendeley.com/documents/?uuid=1b5dac01-22bb-354a-afba-dcc249606944"]}],"mendeley":{"formattedCitation":"[1]","plainTextFormattedCitation":"[1]","previouslyFormattedCitation":"[1]"},"properties":{"noteIndex":0},"schema":"https://github.com/citation-style-language/schema/raw/master/csl-citation.json"}</w:instrText>
      </w:r>
      <w:r w:rsidRPr="009678BF">
        <w:fldChar w:fldCharType="separate"/>
      </w:r>
      <w:r w:rsidRPr="009678BF">
        <w:rPr>
          <w:noProof/>
        </w:rPr>
        <w:t>[1]</w:t>
      </w:r>
      <w:r w:rsidRPr="009678BF">
        <w:fldChar w:fldCharType="end"/>
      </w:r>
    </w:p>
    <w:p w14:paraId="42BB5B57" w14:textId="77777777" w:rsidR="007C67B8" w:rsidRPr="009678BF" w:rsidRDefault="007C67B8" w:rsidP="007C67B8">
      <w:pPr>
        <w:jc w:val="both"/>
      </w:pPr>
    </w:p>
    <w:p w14:paraId="28ABEC61" w14:textId="77777777" w:rsidR="007C67B8" w:rsidRPr="009678BF" w:rsidRDefault="007C67B8" w:rsidP="007C67B8">
      <w:pPr>
        <w:ind w:firstLine="720"/>
        <w:jc w:val="both"/>
      </w:pPr>
      <w:r w:rsidRPr="009678BF">
        <w:t>After reading this article, I started to believe that telemedicine is a very important part of health care. And it should be utilized more, especially for when people are suspecting that they might be ill. Currently, people just google their symptoms and “diagnose” themselves which usually does more harm than good. But with telemedicine, doctors would be more accessible, allowing people to ask doctors questions without needing to leave the house.</w:t>
      </w:r>
    </w:p>
    <w:p w14:paraId="6697FB8F" w14:textId="77777777" w:rsidR="007C67B8" w:rsidRPr="009678BF" w:rsidRDefault="007C67B8" w:rsidP="007C67B8">
      <w:pPr>
        <w:jc w:val="both"/>
      </w:pPr>
    </w:p>
    <w:p w14:paraId="6F9A913C" w14:textId="47D46832" w:rsidR="007C67B8" w:rsidRDefault="007C67B8" w:rsidP="007C67B8">
      <w:pPr>
        <w:ind w:firstLine="720"/>
        <w:jc w:val="both"/>
      </w:pPr>
      <w:r w:rsidRPr="009678BF">
        <w:t>This article inspires us to always strive for more and to not just settle for old solutions. Although the traditional health care system was “working”, telemedicine is a great addition to it. It also encourages biomedical engineers specially to work on introducing and improving this field in Saudi Arabia.</w:t>
      </w:r>
    </w:p>
    <w:p w14:paraId="3AAE2FD0" w14:textId="476D1CBF" w:rsidR="007C67B8" w:rsidRDefault="007C67B8" w:rsidP="007C67B8">
      <w:pPr>
        <w:ind w:firstLine="720"/>
        <w:jc w:val="both"/>
      </w:pPr>
    </w:p>
    <w:p w14:paraId="3FF4B197" w14:textId="294DBE68" w:rsidR="007C67B8" w:rsidRDefault="007C67B8" w:rsidP="007C67B8">
      <w:pPr>
        <w:ind w:firstLine="720"/>
        <w:jc w:val="both"/>
      </w:pPr>
    </w:p>
    <w:p w14:paraId="268E5960" w14:textId="3E077731" w:rsidR="007C67B8" w:rsidRDefault="007C67B8" w:rsidP="007C67B8">
      <w:pPr>
        <w:ind w:firstLine="720"/>
        <w:jc w:val="both"/>
      </w:pPr>
    </w:p>
    <w:p w14:paraId="2BF21C0C" w14:textId="77777777" w:rsidR="007C67B8" w:rsidRPr="00DA6BD6" w:rsidRDefault="007C67B8" w:rsidP="007C67B8">
      <w:pPr>
        <w:pStyle w:val="Heading1"/>
        <w:rPr>
          <w:rFonts w:ascii="Times New Roman" w:hAnsi="Times New Roman" w:cs="Times New Roman"/>
          <w:sz w:val="24"/>
          <w:szCs w:val="24"/>
        </w:rPr>
      </w:pPr>
      <w:r w:rsidRPr="00DA6BD6">
        <w:rPr>
          <w:rFonts w:ascii="Times New Roman" w:hAnsi="Times New Roman" w:cs="Times New Roman"/>
          <w:sz w:val="24"/>
          <w:szCs w:val="24"/>
        </w:rPr>
        <w:lastRenderedPageBreak/>
        <w:t>[Business Article]: Automated video editors will intelligently merge simultaneous streams of events</w:t>
      </w:r>
    </w:p>
    <w:p w14:paraId="022ABAD3" w14:textId="7889BD06" w:rsidR="007C67B8" w:rsidRDefault="007C67B8" w:rsidP="00C2789D">
      <w:pPr>
        <w:jc w:val="both"/>
      </w:pPr>
      <w:r>
        <w:tab/>
      </w:r>
      <w:r w:rsidRPr="0073137E">
        <w:t xml:space="preserve">In this article, the writer discussed the potential future impact of the artificial intelligence on wedding video graphing. The writer believes that the next revolution in the wedding video graphing industry will be led by AI. The AI system will autonomously combine the videos from its multiple distributed video devices, including smartphones, drones and even action cameras to automatically produce a high quality </w:t>
      </w:r>
      <w:proofErr w:type="spellStart"/>
      <w:r w:rsidRPr="0073137E">
        <w:t>multicam</w:t>
      </w:r>
      <w:proofErr w:type="spellEnd"/>
      <w:r w:rsidRPr="0073137E">
        <w:t xml:space="preserve"> video production. The writer expects this to happen within the upcoming few years. As there are already AI systems with great powers in object recognition and video processing our smartphones. The basis of the systems includes joining multiple cameras and </w:t>
      </w:r>
      <w:proofErr w:type="gramStart"/>
      <w:r w:rsidRPr="0073137E">
        <w:t>a</w:t>
      </w:r>
      <w:proofErr w:type="gramEnd"/>
      <w:r w:rsidRPr="0073137E">
        <w:t xml:space="preserve"> AI cloud-based system. Each camera streams to the cloud and the system will sync the all the coming scenes. Then, it will determine the distance of the objects in each video source and adjust the camera directions. The implemented algorithms, includes the facial and speech recognition to sync the video and audio contents.</w:t>
      </w:r>
    </w:p>
    <w:p w14:paraId="572582A5" w14:textId="77777777" w:rsidR="007C67B8" w:rsidRPr="0073137E" w:rsidRDefault="007C67B8" w:rsidP="00C2789D">
      <w:pPr>
        <w:jc w:val="both"/>
      </w:pPr>
    </w:p>
    <w:p w14:paraId="3C4DE88D" w14:textId="5511CA55" w:rsidR="007C67B8" w:rsidRDefault="007C67B8" w:rsidP="00C2789D">
      <w:pPr>
        <w:jc w:val="both"/>
      </w:pPr>
      <w:r w:rsidRPr="0073137E">
        <w:tab/>
        <w:t>Economically, this AI system can just take the wedding videographers out of business or at least tighten the business opportunities in front of them. In the coming future, it is also expected to reduce the human hands even in the tasks that require the videographer to react when no close-up shot of a family member in the wedding, as the high-speed connection of the system and the real-time multicamera production enables the system to include a feedback loop to trigger the specific camera to take a closer shot and respond faster to the case. This will further reduce the need of an extra supervisory human hands in this business.</w:t>
      </w:r>
    </w:p>
    <w:p w14:paraId="268C0947" w14:textId="77777777" w:rsidR="007C67B8" w:rsidRPr="0073137E" w:rsidRDefault="007C67B8" w:rsidP="00C2789D">
      <w:pPr>
        <w:jc w:val="both"/>
      </w:pPr>
    </w:p>
    <w:p w14:paraId="13DF3009" w14:textId="654CBFEF" w:rsidR="007C67B8" w:rsidRDefault="007C67B8" w:rsidP="00C2789D">
      <w:pPr>
        <w:jc w:val="both"/>
      </w:pPr>
      <w:r w:rsidRPr="0073137E">
        <w:tab/>
        <w:t>After reading this article, I realized how much AI system could impact the business opportunities. Although it could be a great opportunity for some people in the tech field. But on the other hand, it could be the end of some businesses. AI systems in general could play a role in reshaping our future economic system, through opening new opportunities and close others.</w:t>
      </w:r>
    </w:p>
    <w:p w14:paraId="4C6C172E" w14:textId="77777777" w:rsidR="007C67B8" w:rsidRPr="0073137E" w:rsidRDefault="007C67B8" w:rsidP="00C2789D">
      <w:pPr>
        <w:jc w:val="both"/>
      </w:pPr>
    </w:p>
    <w:p w14:paraId="74428655" w14:textId="77777777" w:rsidR="007C67B8" w:rsidRPr="0073137E" w:rsidRDefault="007C67B8" w:rsidP="00C2789D">
      <w:pPr>
        <w:jc w:val="both"/>
      </w:pPr>
      <w:r w:rsidRPr="0073137E">
        <w:tab/>
        <w:t>As an electrical engineer, this article motivates to join AI field to provide a touch in reshaping the future business opportunities that could be totally different from the ones we see now. On the other hand, it pushes the world toward realizing the need of having an organization to regulate the growth of the AI field in manner to reduce its sides effects on some business.</w:t>
      </w:r>
    </w:p>
    <w:p w14:paraId="2B7E83F0" w14:textId="2F9857D8" w:rsidR="004364FF" w:rsidRDefault="004364FF" w:rsidP="004364FF">
      <w:pPr>
        <w:jc w:val="both"/>
      </w:pPr>
    </w:p>
    <w:p w14:paraId="026EC227" w14:textId="6E1B0CFC" w:rsidR="004364FF" w:rsidRDefault="004364FF" w:rsidP="004364FF">
      <w:pPr>
        <w:jc w:val="both"/>
      </w:pPr>
    </w:p>
    <w:p w14:paraId="0EA1760C" w14:textId="633A5225" w:rsidR="004364FF" w:rsidRDefault="004364FF" w:rsidP="004364FF">
      <w:pPr>
        <w:pStyle w:val="MainHeadings"/>
        <w:numPr>
          <w:ilvl w:val="0"/>
          <w:numId w:val="0"/>
        </w:numPr>
        <w:ind w:left="432" w:hanging="432"/>
        <w:jc w:val="both"/>
      </w:pPr>
      <w:r>
        <w:t>References</w:t>
      </w:r>
    </w:p>
    <w:p w14:paraId="66F843C7" w14:textId="17E9B9E5" w:rsidR="00A939A1" w:rsidRDefault="00A939A1" w:rsidP="00A939A1">
      <w:pPr>
        <w:pStyle w:val="MainHeadings"/>
        <w:numPr>
          <w:ilvl w:val="0"/>
          <w:numId w:val="0"/>
        </w:numPr>
        <w:ind w:left="432" w:hanging="432"/>
        <w:jc w:val="both"/>
        <w:rPr>
          <w:b w:val="0"/>
          <w:bCs w:val="0"/>
          <w:sz w:val="22"/>
          <w:szCs w:val="22"/>
        </w:rPr>
      </w:pPr>
      <w:r w:rsidRPr="00C229FE">
        <w:rPr>
          <w:b w:val="0"/>
          <w:bCs w:val="0"/>
          <w:sz w:val="22"/>
          <w:szCs w:val="22"/>
        </w:rPr>
        <w:t>[</w:t>
      </w:r>
      <w:r>
        <w:rPr>
          <w:b w:val="0"/>
          <w:bCs w:val="0"/>
          <w:sz w:val="22"/>
          <w:szCs w:val="22"/>
        </w:rPr>
        <w:t>1</w:t>
      </w:r>
      <w:r w:rsidRPr="00C229FE">
        <w:rPr>
          <w:b w:val="0"/>
          <w:bCs w:val="0"/>
          <w:sz w:val="22"/>
          <w:szCs w:val="22"/>
        </w:rPr>
        <w:t>]"PHYSICS IN FOOTBALL", </w:t>
      </w:r>
      <w:r w:rsidRPr="00C229FE">
        <w:rPr>
          <w:b w:val="0"/>
          <w:bCs w:val="0"/>
          <w:i/>
          <w:iCs/>
          <w:sz w:val="22"/>
          <w:szCs w:val="22"/>
        </w:rPr>
        <w:t>EE Times</w:t>
      </w:r>
      <w:r w:rsidRPr="00C229FE">
        <w:rPr>
          <w:b w:val="0"/>
          <w:bCs w:val="0"/>
          <w:sz w:val="22"/>
          <w:szCs w:val="22"/>
        </w:rPr>
        <w:t>, 2021. [Online]. Available: https://www.eetimes.com/newsletters/physics-in-football/. [Accessed: 30- Nov- 2021]</w:t>
      </w:r>
    </w:p>
    <w:p w14:paraId="429D7D3B" w14:textId="53CA05AF" w:rsidR="00A939A1" w:rsidRDefault="002D279B" w:rsidP="00A939A1">
      <w:pPr>
        <w:pStyle w:val="MainHeadings"/>
        <w:numPr>
          <w:ilvl w:val="0"/>
          <w:numId w:val="0"/>
        </w:numPr>
        <w:ind w:left="432" w:hanging="432"/>
        <w:jc w:val="both"/>
        <w:rPr>
          <w:b w:val="0"/>
          <w:bCs w:val="0"/>
          <w:sz w:val="22"/>
          <w:szCs w:val="22"/>
        </w:rPr>
      </w:pPr>
      <w:r w:rsidRPr="002D279B">
        <w:rPr>
          <w:b w:val="0"/>
          <w:bCs w:val="0"/>
          <w:sz w:val="22"/>
          <w:szCs w:val="22"/>
        </w:rPr>
        <w:t>[</w:t>
      </w:r>
      <w:r w:rsidR="00A939A1">
        <w:rPr>
          <w:b w:val="0"/>
          <w:bCs w:val="0"/>
          <w:sz w:val="22"/>
          <w:szCs w:val="22"/>
        </w:rPr>
        <w:t>2</w:t>
      </w:r>
      <w:r w:rsidRPr="002D279B">
        <w:rPr>
          <w:b w:val="0"/>
          <w:bCs w:val="0"/>
          <w:sz w:val="22"/>
          <w:szCs w:val="22"/>
        </w:rPr>
        <w:t>]"How to Solve the Climate Change Problem", </w:t>
      </w:r>
      <w:r w:rsidRPr="002D279B">
        <w:rPr>
          <w:b w:val="0"/>
          <w:bCs w:val="0"/>
          <w:i/>
          <w:iCs/>
          <w:sz w:val="22"/>
          <w:szCs w:val="22"/>
        </w:rPr>
        <w:t>EE Times</w:t>
      </w:r>
      <w:r w:rsidRPr="002D279B">
        <w:rPr>
          <w:b w:val="0"/>
          <w:bCs w:val="0"/>
          <w:sz w:val="22"/>
          <w:szCs w:val="22"/>
        </w:rPr>
        <w:t>, 2021. [Online]. Available: https://www.eetimes.com/how-to-solve-the-climate-change-problem/. [Accessed: 30- Nov- 2021]</w:t>
      </w:r>
    </w:p>
    <w:p w14:paraId="71C111FF" w14:textId="7243E796" w:rsidR="00A939A1" w:rsidRPr="00A939A1" w:rsidRDefault="00A939A1" w:rsidP="00A939A1">
      <w:pPr>
        <w:jc w:val="both"/>
        <w:rPr>
          <w:rFonts w:eastAsiaTheme="minorHAnsi"/>
          <w:sz w:val="22"/>
          <w:szCs w:val="22"/>
          <w:lang w:eastAsia="en-US"/>
        </w:rPr>
      </w:pPr>
      <w:r w:rsidRPr="00A939A1">
        <w:rPr>
          <w:rFonts w:eastAsiaTheme="minorHAnsi"/>
          <w:sz w:val="22"/>
          <w:szCs w:val="22"/>
          <w:lang w:eastAsia="en-US"/>
        </w:rPr>
        <w:t>[</w:t>
      </w:r>
      <w:r>
        <w:rPr>
          <w:rFonts w:eastAsiaTheme="minorHAnsi"/>
          <w:sz w:val="22"/>
          <w:szCs w:val="22"/>
          <w:lang w:eastAsia="en-US"/>
        </w:rPr>
        <w:t>3</w:t>
      </w:r>
      <w:r w:rsidRPr="00A939A1">
        <w:rPr>
          <w:rFonts w:eastAsiaTheme="minorHAnsi"/>
          <w:sz w:val="22"/>
          <w:szCs w:val="22"/>
          <w:lang w:eastAsia="en-US"/>
        </w:rPr>
        <w:t>]</w:t>
      </w:r>
      <w:r w:rsidRPr="00A939A1">
        <w:rPr>
          <w:rFonts w:eastAsiaTheme="minorHAnsi"/>
          <w:sz w:val="22"/>
          <w:szCs w:val="22"/>
          <w:lang w:eastAsia="en-US"/>
        </w:rPr>
        <w:tab/>
        <w:t>“We’ve Entered a New Era of Streaming Health Care. Now What? - IEEE Spectrum.” https://spectrum.ieee.org/digital-health (accessed Nov. 08, 2021).</w:t>
      </w:r>
    </w:p>
    <w:p w14:paraId="3862FA1F" w14:textId="6C8974D7" w:rsidR="00A939A1" w:rsidRDefault="00A939A1" w:rsidP="00A939A1">
      <w:pPr>
        <w:pStyle w:val="MainHeadings"/>
        <w:numPr>
          <w:ilvl w:val="0"/>
          <w:numId w:val="0"/>
        </w:numPr>
        <w:ind w:left="432" w:hanging="432"/>
        <w:jc w:val="both"/>
        <w:rPr>
          <w:b w:val="0"/>
          <w:bCs w:val="0"/>
          <w:sz w:val="22"/>
          <w:szCs w:val="22"/>
        </w:rPr>
      </w:pPr>
      <w:r w:rsidRPr="004364FF">
        <w:rPr>
          <w:b w:val="0"/>
          <w:bCs w:val="0"/>
          <w:sz w:val="22"/>
          <w:szCs w:val="22"/>
        </w:rPr>
        <w:t>[</w:t>
      </w:r>
      <w:r>
        <w:rPr>
          <w:b w:val="0"/>
          <w:bCs w:val="0"/>
          <w:sz w:val="22"/>
          <w:szCs w:val="22"/>
        </w:rPr>
        <w:t>4</w:t>
      </w:r>
      <w:r w:rsidRPr="004364FF">
        <w:rPr>
          <w:b w:val="0"/>
          <w:bCs w:val="0"/>
          <w:sz w:val="22"/>
          <w:szCs w:val="22"/>
        </w:rPr>
        <w:t>]"Watch Out, Wedding Videographers, AI Is Coming for You", </w:t>
      </w:r>
      <w:r w:rsidRPr="004364FF">
        <w:rPr>
          <w:b w:val="0"/>
          <w:bCs w:val="0"/>
          <w:i/>
          <w:iCs/>
          <w:sz w:val="22"/>
          <w:szCs w:val="22"/>
        </w:rPr>
        <w:t>IEEE Spectrum</w:t>
      </w:r>
      <w:r w:rsidRPr="004364FF">
        <w:rPr>
          <w:b w:val="0"/>
          <w:bCs w:val="0"/>
          <w:sz w:val="22"/>
          <w:szCs w:val="22"/>
        </w:rPr>
        <w:t>, 2021. [Online]. Available: https://spectrum.ieee.org/ai-video-editing. [Accessed: 30- Nov- 2021]</w:t>
      </w:r>
    </w:p>
    <w:p w14:paraId="24955CB5" w14:textId="0E2E23CE" w:rsidR="00A939A1" w:rsidRDefault="00A939A1" w:rsidP="00A939A1">
      <w:pPr>
        <w:pStyle w:val="MainHeadings"/>
        <w:numPr>
          <w:ilvl w:val="0"/>
          <w:numId w:val="0"/>
        </w:numPr>
        <w:ind w:left="432" w:hanging="432"/>
        <w:jc w:val="both"/>
        <w:rPr>
          <w:b w:val="0"/>
          <w:bCs w:val="0"/>
          <w:sz w:val="22"/>
          <w:szCs w:val="22"/>
        </w:rPr>
      </w:pPr>
    </w:p>
    <w:p w14:paraId="0D81620F" w14:textId="77777777" w:rsidR="002D279B" w:rsidRPr="004364FF" w:rsidRDefault="002D279B" w:rsidP="00C229FE">
      <w:pPr>
        <w:pStyle w:val="MainHeadings"/>
        <w:numPr>
          <w:ilvl w:val="0"/>
          <w:numId w:val="0"/>
        </w:numPr>
        <w:ind w:left="432" w:hanging="432"/>
        <w:jc w:val="both"/>
        <w:rPr>
          <w:b w:val="0"/>
          <w:bCs w:val="0"/>
          <w:sz w:val="22"/>
          <w:szCs w:val="22"/>
        </w:rPr>
      </w:pPr>
    </w:p>
    <w:p w14:paraId="1ECE0FF2" w14:textId="42C84BDD" w:rsidR="004364FF" w:rsidRPr="009678BF" w:rsidRDefault="004364FF" w:rsidP="004364FF">
      <w:pPr>
        <w:jc w:val="both"/>
      </w:pPr>
    </w:p>
    <w:p w14:paraId="4603C018" w14:textId="77777777" w:rsidR="007C67B8" w:rsidRPr="007C67B8" w:rsidRDefault="007C67B8" w:rsidP="007C67B8"/>
    <w:p w14:paraId="3EDFD01B" w14:textId="77777777" w:rsidR="007C67B8" w:rsidRDefault="007C67B8" w:rsidP="00614F55">
      <w:pPr>
        <w:rPr>
          <w:rFonts w:asciiTheme="majorBidi" w:hAnsiTheme="majorBidi" w:cstheme="majorBidi"/>
          <w:caps/>
        </w:rPr>
      </w:pPr>
    </w:p>
    <w:p w14:paraId="373543EF" w14:textId="77777777" w:rsidR="00A76916" w:rsidRDefault="00A76916" w:rsidP="00614F55">
      <w:pPr>
        <w:rPr>
          <w:rFonts w:asciiTheme="majorBidi" w:hAnsiTheme="majorBidi" w:cstheme="majorBidi"/>
          <w:caps/>
        </w:rPr>
      </w:pPr>
    </w:p>
    <w:p w14:paraId="5D026C4F" w14:textId="77777777" w:rsidR="00A76916" w:rsidRDefault="00A76916" w:rsidP="00614F55">
      <w:pPr>
        <w:rPr>
          <w:rFonts w:asciiTheme="majorBidi" w:hAnsiTheme="majorBidi" w:cstheme="majorBidi"/>
          <w:caps/>
        </w:rPr>
      </w:pPr>
    </w:p>
    <w:p w14:paraId="0312ADD7" w14:textId="00C02752" w:rsidR="00A76916" w:rsidRDefault="00A76916" w:rsidP="00614F55">
      <w:pPr>
        <w:rPr>
          <w:rFonts w:asciiTheme="majorBidi" w:hAnsiTheme="majorBidi" w:cstheme="majorBidi"/>
          <w:caps/>
        </w:rPr>
      </w:pPr>
    </w:p>
    <w:p w14:paraId="66B119BA" w14:textId="77777777" w:rsidR="00094B3F" w:rsidRPr="00094B3F" w:rsidRDefault="00094B3F" w:rsidP="00614F55"/>
    <w:bookmarkEnd w:id="164"/>
    <w:bookmarkEnd w:id="165"/>
    <w:p w14:paraId="5D633DA9" w14:textId="43416465" w:rsidR="0048656F" w:rsidRPr="00E8117F" w:rsidRDefault="0048656F" w:rsidP="00614F55">
      <w:pPr>
        <w:rPr>
          <w:rFonts w:asciiTheme="majorBidi" w:eastAsiaTheme="minorHAnsi" w:hAnsiTheme="majorBidi" w:cstheme="majorBidi"/>
          <w:sz w:val="22"/>
          <w:szCs w:val="22"/>
          <w:lang w:eastAsia="en-US"/>
        </w:rPr>
      </w:pPr>
    </w:p>
    <w:p w14:paraId="3EB55507" w14:textId="77777777" w:rsidR="0048656F" w:rsidRPr="00E8117F" w:rsidRDefault="0048656F" w:rsidP="00614F55">
      <w:pPr>
        <w:rPr>
          <w:rFonts w:asciiTheme="majorBidi" w:eastAsiaTheme="minorHAnsi" w:hAnsiTheme="majorBidi" w:cstheme="majorBidi"/>
          <w:sz w:val="22"/>
          <w:szCs w:val="22"/>
          <w:lang w:eastAsia="en-US"/>
        </w:rPr>
      </w:pPr>
    </w:p>
    <w:p w14:paraId="376DE654" w14:textId="77777777" w:rsidR="00B20B16" w:rsidRPr="00E8117F" w:rsidRDefault="00B20B16" w:rsidP="00614F55">
      <w:pPr>
        <w:rPr>
          <w:rFonts w:asciiTheme="majorBidi" w:hAnsiTheme="majorBidi" w:cstheme="majorBidi"/>
        </w:rPr>
      </w:pPr>
    </w:p>
    <w:p w14:paraId="6E8AC7E7" w14:textId="77777777" w:rsidR="00B20B16" w:rsidRPr="00E8117F" w:rsidRDefault="00B20B16" w:rsidP="00614F55">
      <w:pPr>
        <w:rPr>
          <w:rFonts w:asciiTheme="majorBidi" w:hAnsiTheme="majorBidi" w:cstheme="majorBidi"/>
          <w:b/>
          <w:bCs/>
          <w:caps/>
          <w:noProof/>
          <w:sz w:val="32"/>
          <w:szCs w:val="32"/>
        </w:rPr>
      </w:pPr>
    </w:p>
    <w:p w14:paraId="0F68C1D9" w14:textId="77777777" w:rsidR="003E3150" w:rsidRPr="00E8117F" w:rsidRDefault="003E3150">
      <w:pPr>
        <w:rPr>
          <w:rFonts w:asciiTheme="majorBidi" w:hAnsiTheme="majorBidi" w:cstheme="majorBidi"/>
        </w:rPr>
      </w:pPr>
    </w:p>
    <w:sectPr w:rsidR="003E3150" w:rsidRPr="00E8117F">
      <w:headerReference w:type="default" r:id="rId40"/>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33CE1" w14:textId="77777777" w:rsidR="00FE7925" w:rsidRDefault="00FE7925">
      <w:r>
        <w:separator/>
      </w:r>
    </w:p>
  </w:endnote>
  <w:endnote w:type="continuationSeparator" w:id="0">
    <w:p w14:paraId="0BD547EC" w14:textId="77777777" w:rsidR="00FE7925" w:rsidRDefault="00FE79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52F6" w14:textId="50F50CBF" w:rsidR="00777CE0" w:rsidRDefault="00777CE0">
    <w:pPr>
      <w:pStyle w:val="Footer"/>
      <w:jc w:val="center"/>
    </w:pPr>
  </w:p>
  <w:p w14:paraId="7C94D262" w14:textId="77777777" w:rsidR="00777CE0" w:rsidRDefault="0077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9EB54" w14:textId="77777777" w:rsidR="00B20B16" w:rsidRDefault="00B20B16" w:rsidP="00C654FA">
    <w:pPr>
      <w:pStyle w:val="Footer"/>
      <w:jc w:val="center"/>
    </w:pPr>
    <w:r>
      <w:fldChar w:fldCharType="begin"/>
    </w:r>
    <w:r>
      <w:instrText xml:space="preserve"> PAGE </w:instrText>
    </w:r>
    <w:r>
      <w:fldChar w:fldCharType="separate"/>
    </w:r>
    <w:r>
      <w:rPr>
        <w:noProof/>
      </w:rPr>
      <w:t>16</w:t>
    </w:r>
    <w:r>
      <w:fldChar w:fldCharType="end"/>
    </w:r>
  </w:p>
  <w:p w14:paraId="79359B93" w14:textId="77777777" w:rsidR="00B20B16" w:rsidRPr="001C4E71" w:rsidRDefault="00B20B16" w:rsidP="001C4E71">
    <w:pPr>
      <w:pStyle w:val="Footer"/>
    </w:pPr>
  </w:p>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1DE46" w14:textId="77777777" w:rsidR="00FE7925" w:rsidRDefault="00FE7925">
      <w:r>
        <w:separator/>
      </w:r>
    </w:p>
  </w:footnote>
  <w:footnote w:type="continuationSeparator" w:id="0">
    <w:p w14:paraId="26A0F8E9" w14:textId="77777777" w:rsidR="00FE7925" w:rsidRDefault="00FE79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8"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7"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1"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2"/>
  </w:num>
  <w:num w:numId="3">
    <w:abstractNumId w:val="3"/>
  </w:num>
  <w:num w:numId="4">
    <w:abstractNumId w:val="17"/>
  </w:num>
  <w:num w:numId="5">
    <w:abstractNumId w:val="0"/>
  </w:num>
  <w:num w:numId="6">
    <w:abstractNumId w:val="6"/>
  </w:num>
  <w:num w:numId="7">
    <w:abstractNumId w:val="2"/>
  </w:num>
  <w:num w:numId="8">
    <w:abstractNumId w:val="20"/>
  </w:num>
  <w:num w:numId="9">
    <w:abstractNumId w:val="14"/>
  </w:num>
  <w:num w:numId="10">
    <w:abstractNumId w:val="18"/>
  </w:num>
  <w:num w:numId="11">
    <w:abstractNumId w:val="7"/>
  </w:num>
  <w:num w:numId="12">
    <w:abstractNumId w:val="21"/>
  </w:num>
  <w:num w:numId="13">
    <w:abstractNumId w:val="8"/>
  </w:num>
  <w:num w:numId="14">
    <w:abstractNumId w:val="1"/>
  </w:num>
  <w:num w:numId="15">
    <w:abstractNumId w:val="13"/>
  </w:num>
  <w:num w:numId="16">
    <w:abstractNumId w:val="12"/>
  </w:num>
  <w:num w:numId="17">
    <w:abstractNumId w:val="11"/>
  </w:num>
  <w:num w:numId="18">
    <w:abstractNumId w:val="16"/>
  </w:num>
  <w:num w:numId="19">
    <w:abstractNumId w:val="19"/>
  </w:num>
  <w:num w:numId="20">
    <w:abstractNumId w:val="15"/>
  </w:num>
  <w:num w:numId="21">
    <w:abstractNumId w:val="5"/>
  </w:num>
  <w:num w:numId="22">
    <w:abstractNumId w:val="4"/>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21E5C"/>
    <w:rsid w:val="000270FC"/>
    <w:rsid w:val="0004443B"/>
    <w:rsid w:val="000561CC"/>
    <w:rsid w:val="00082682"/>
    <w:rsid w:val="00094B3F"/>
    <w:rsid w:val="000C7526"/>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708A4"/>
    <w:rsid w:val="00170D67"/>
    <w:rsid w:val="00180B27"/>
    <w:rsid w:val="00182FAE"/>
    <w:rsid w:val="001C393A"/>
    <w:rsid w:val="001D1EC1"/>
    <w:rsid w:val="001F5244"/>
    <w:rsid w:val="00204701"/>
    <w:rsid w:val="002565E4"/>
    <w:rsid w:val="00277242"/>
    <w:rsid w:val="00280E3D"/>
    <w:rsid w:val="00282ED8"/>
    <w:rsid w:val="0029200D"/>
    <w:rsid w:val="002A6A5A"/>
    <w:rsid w:val="002D0C20"/>
    <w:rsid w:val="002D279B"/>
    <w:rsid w:val="0031012F"/>
    <w:rsid w:val="00332396"/>
    <w:rsid w:val="00346454"/>
    <w:rsid w:val="00347590"/>
    <w:rsid w:val="00384D85"/>
    <w:rsid w:val="003B3C7C"/>
    <w:rsid w:val="003B6A0A"/>
    <w:rsid w:val="003C4BC2"/>
    <w:rsid w:val="003C55C4"/>
    <w:rsid w:val="003E0F42"/>
    <w:rsid w:val="003E3150"/>
    <w:rsid w:val="003F508C"/>
    <w:rsid w:val="00412A1A"/>
    <w:rsid w:val="00426434"/>
    <w:rsid w:val="004364FF"/>
    <w:rsid w:val="00446DEA"/>
    <w:rsid w:val="004542AC"/>
    <w:rsid w:val="0048656F"/>
    <w:rsid w:val="004D3E2F"/>
    <w:rsid w:val="004E4101"/>
    <w:rsid w:val="004F1B5F"/>
    <w:rsid w:val="005139B1"/>
    <w:rsid w:val="00533EFF"/>
    <w:rsid w:val="00560712"/>
    <w:rsid w:val="005C0E7D"/>
    <w:rsid w:val="005C334C"/>
    <w:rsid w:val="005D190C"/>
    <w:rsid w:val="005D607D"/>
    <w:rsid w:val="005E2982"/>
    <w:rsid w:val="005F2097"/>
    <w:rsid w:val="00614F55"/>
    <w:rsid w:val="00622ABF"/>
    <w:rsid w:val="00624F14"/>
    <w:rsid w:val="00636C71"/>
    <w:rsid w:val="00651FDC"/>
    <w:rsid w:val="0067540B"/>
    <w:rsid w:val="006A456E"/>
    <w:rsid w:val="006B097C"/>
    <w:rsid w:val="006B1E20"/>
    <w:rsid w:val="006D6FE4"/>
    <w:rsid w:val="00704D2F"/>
    <w:rsid w:val="00711F4E"/>
    <w:rsid w:val="0075430C"/>
    <w:rsid w:val="00754354"/>
    <w:rsid w:val="00777CE0"/>
    <w:rsid w:val="007952A4"/>
    <w:rsid w:val="007A0B8F"/>
    <w:rsid w:val="007A727A"/>
    <w:rsid w:val="007A731C"/>
    <w:rsid w:val="007C67B8"/>
    <w:rsid w:val="00820EA1"/>
    <w:rsid w:val="00831178"/>
    <w:rsid w:val="00833E49"/>
    <w:rsid w:val="00876565"/>
    <w:rsid w:val="008824DC"/>
    <w:rsid w:val="00892A8F"/>
    <w:rsid w:val="008A6469"/>
    <w:rsid w:val="008B0339"/>
    <w:rsid w:val="008C0BA4"/>
    <w:rsid w:val="008D5C2A"/>
    <w:rsid w:val="0092020B"/>
    <w:rsid w:val="009274DE"/>
    <w:rsid w:val="0093691A"/>
    <w:rsid w:val="009D6DF7"/>
    <w:rsid w:val="009E42F2"/>
    <w:rsid w:val="00A114A9"/>
    <w:rsid w:val="00A25D70"/>
    <w:rsid w:val="00A63EBC"/>
    <w:rsid w:val="00A7664C"/>
    <w:rsid w:val="00A76916"/>
    <w:rsid w:val="00A939A1"/>
    <w:rsid w:val="00AA0BB9"/>
    <w:rsid w:val="00AA71F7"/>
    <w:rsid w:val="00AB17CD"/>
    <w:rsid w:val="00AB548E"/>
    <w:rsid w:val="00B20B16"/>
    <w:rsid w:val="00B26C92"/>
    <w:rsid w:val="00B31B40"/>
    <w:rsid w:val="00B646D4"/>
    <w:rsid w:val="00B803F4"/>
    <w:rsid w:val="00BC2486"/>
    <w:rsid w:val="00BC41D6"/>
    <w:rsid w:val="00BC77B0"/>
    <w:rsid w:val="00C15FED"/>
    <w:rsid w:val="00C229FE"/>
    <w:rsid w:val="00C24D98"/>
    <w:rsid w:val="00C2789D"/>
    <w:rsid w:val="00C4217D"/>
    <w:rsid w:val="00C459E8"/>
    <w:rsid w:val="00CA2941"/>
    <w:rsid w:val="00CA2A6D"/>
    <w:rsid w:val="00CB5E36"/>
    <w:rsid w:val="00CC18BD"/>
    <w:rsid w:val="00CC538E"/>
    <w:rsid w:val="00CD07FC"/>
    <w:rsid w:val="00D035A5"/>
    <w:rsid w:val="00D03EBB"/>
    <w:rsid w:val="00D2477A"/>
    <w:rsid w:val="00D2536F"/>
    <w:rsid w:val="00D34399"/>
    <w:rsid w:val="00D36A42"/>
    <w:rsid w:val="00D402F5"/>
    <w:rsid w:val="00D43966"/>
    <w:rsid w:val="00DA6BD6"/>
    <w:rsid w:val="00DB7D08"/>
    <w:rsid w:val="00DC252F"/>
    <w:rsid w:val="00DC27F4"/>
    <w:rsid w:val="00DF4F3D"/>
    <w:rsid w:val="00E018CD"/>
    <w:rsid w:val="00E02327"/>
    <w:rsid w:val="00E112F4"/>
    <w:rsid w:val="00E16035"/>
    <w:rsid w:val="00E23CFA"/>
    <w:rsid w:val="00E70934"/>
    <w:rsid w:val="00E8117F"/>
    <w:rsid w:val="00EA22F0"/>
    <w:rsid w:val="00EA5125"/>
    <w:rsid w:val="00EB557E"/>
    <w:rsid w:val="00EC1B23"/>
    <w:rsid w:val="00EE7782"/>
    <w:rsid w:val="00EF3615"/>
    <w:rsid w:val="00EF5BD3"/>
    <w:rsid w:val="00F122C8"/>
    <w:rsid w:val="00F13DAB"/>
    <w:rsid w:val="00F65DBA"/>
    <w:rsid w:val="00F902FA"/>
    <w:rsid w:val="00FC2A66"/>
    <w:rsid w:val="00FE09AD"/>
    <w:rsid w:val="00FE7925"/>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CurSold-PC\Desktop\Github%20project\on-campus-delivery-robot\reports\term-1-report\term1%20report.docx" TargetMode="External"/><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customXml" Target="ink/ink1.xml"/><Relationship Id="rId34" Type="http://schemas.openxmlformats.org/officeDocument/2006/relationships/image" Target="media/image15.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7.emf"/><Relationship Id="rId33" Type="http://schemas.openxmlformats.org/officeDocument/2006/relationships/image" Target="media/image14.pn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0" Type="http://schemas.openxmlformats.org/officeDocument/2006/relationships/image" Target="media/image4.png"/><Relationship Id="rId29" Type="http://schemas.openxmlformats.org/officeDocument/2006/relationships/image" Target="media/image10.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customXml" Target="ink/ink2.xml"/><Relationship Id="rId32" Type="http://schemas.openxmlformats.org/officeDocument/2006/relationships/image" Target="media/image13.png"/><Relationship Id="rId37" Type="http://schemas.openxmlformats.org/officeDocument/2006/relationships/image" Target="media/image18.gif"/><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6.emf"/><Relationship Id="rId28" Type="http://schemas.openxmlformats.org/officeDocument/2006/relationships/image" Target="media/image9.png"/><Relationship Id="rId36" Type="http://schemas.openxmlformats.org/officeDocument/2006/relationships/image" Target="media/image17.jpeg"/><Relationship Id="rId10" Type="http://schemas.openxmlformats.org/officeDocument/2006/relationships/hyperlink" Target="file:///C:\Users\CurSold-PC\Desktop\Github%20project\on-campus-delivery-robot\reports\term-1-report\term1%20report.docx" TargetMode="External"/><Relationship Id="rId19" Type="http://schemas.openxmlformats.org/officeDocument/2006/relationships/image" Target="media/image3.gif"/><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5.emf"/><Relationship Id="rId27" Type="http://schemas.openxmlformats.org/officeDocument/2006/relationships/footer" Target="footer1.xml"/><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48</Pages>
  <Words>11020</Words>
  <Characters>62816</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SULAIMAN ABDULLAH S ABBAS</cp:lastModifiedBy>
  <cp:revision>156</cp:revision>
  <dcterms:created xsi:type="dcterms:W3CDTF">2021-11-28T12:30:00Z</dcterms:created>
  <dcterms:modified xsi:type="dcterms:W3CDTF">2021-11-30T12:03:00Z</dcterms:modified>
</cp:coreProperties>
</file>